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3050E07" w14:textId="77777777" w:rsidR="00D87035" w:rsidRPr="00CE0C9D" w:rsidRDefault="00D87035" w:rsidP="00D87035">
      <w:pPr>
        <w:pStyle w:val="FirstParagraph"/>
        <w:jc w:val="center"/>
        <w:rPr>
          <w:b/>
          <w:bCs/>
          <w:sz w:val="32"/>
          <w:szCs w:val="32"/>
        </w:rPr>
      </w:pPr>
      <w:r w:rsidRPr="00CE0C9D">
        <w:rPr>
          <w:b/>
          <w:bCs/>
          <w:sz w:val="32"/>
          <w:szCs w:val="32"/>
        </w:rPr>
        <w:t>ALY6015 CRN 80403</w:t>
      </w:r>
    </w:p>
    <w:p w14:paraId="53F7FD48" w14:textId="77777777" w:rsidR="00D87035" w:rsidRPr="00CE0C9D" w:rsidRDefault="00D87035" w:rsidP="00D87035">
      <w:pPr>
        <w:pStyle w:val="FirstParagraph"/>
        <w:jc w:val="center"/>
        <w:rPr>
          <w:b/>
          <w:bCs/>
          <w:sz w:val="32"/>
          <w:szCs w:val="32"/>
        </w:rPr>
      </w:pPr>
      <w:r w:rsidRPr="00CE0C9D">
        <w:rPr>
          <w:b/>
          <w:bCs/>
          <w:sz w:val="32"/>
          <w:szCs w:val="32"/>
        </w:rPr>
        <w:t xml:space="preserve"> Intermediate Analytics</w:t>
      </w:r>
    </w:p>
    <w:p w14:paraId="6BBC8BB8" w14:textId="77777777" w:rsidR="00D87035" w:rsidRPr="00CE0C9D" w:rsidRDefault="00D87035" w:rsidP="00D87035">
      <w:pPr>
        <w:pStyle w:val="FirstParagraph"/>
        <w:jc w:val="center"/>
        <w:rPr>
          <w:b/>
          <w:bCs/>
          <w:sz w:val="32"/>
          <w:szCs w:val="32"/>
        </w:rPr>
      </w:pPr>
      <w:r w:rsidRPr="00CE0C9D">
        <w:rPr>
          <w:b/>
          <w:bCs/>
          <w:sz w:val="32"/>
          <w:szCs w:val="32"/>
        </w:rPr>
        <w:t xml:space="preserve"> NORTHEASTERN UNIVERSITY</w:t>
      </w:r>
    </w:p>
    <w:p w14:paraId="3B490682" w14:textId="77777777" w:rsidR="00D87035" w:rsidRPr="00763646" w:rsidRDefault="00D87035" w:rsidP="00D87035">
      <w:pPr>
        <w:pStyle w:val="FirstParagraph"/>
        <w:jc w:val="center"/>
        <w:rPr>
          <w:b/>
          <w:bCs/>
          <w:sz w:val="28"/>
          <w:szCs w:val="28"/>
        </w:rPr>
      </w:pPr>
      <w:r w:rsidRPr="00CE0C9D">
        <w:rPr>
          <w:b/>
          <w:bCs/>
          <w:sz w:val="32"/>
          <w:szCs w:val="32"/>
        </w:rPr>
        <w:t xml:space="preserve">  </w:t>
      </w:r>
      <w:r w:rsidRPr="00763646">
        <w:rPr>
          <w:b/>
          <w:bCs/>
          <w:sz w:val="28"/>
          <w:szCs w:val="28"/>
        </w:rPr>
        <w:t>SANA YASIN</w:t>
      </w:r>
    </w:p>
    <w:p w14:paraId="7B8B7C05" w14:textId="25B882B6" w:rsidR="00D87035" w:rsidRPr="00763646" w:rsidRDefault="00D87035" w:rsidP="00D87035">
      <w:pPr>
        <w:pStyle w:val="FirstParagraph"/>
        <w:jc w:val="center"/>
        <w:rPr>
          <w:sz w:val="28"/>
          <w:szCs w:val="28"/>
        </w:rPr>
      </w:pPr>
      <w:r w:rsidRPr="00763646">
        <w:rPr>
          <w:b/>
          <w:bCs/>
          <w:sz w:val="28"/>
          <w:szCs w:val="28"/>
        </w:rPr>
        <w:t xml:space="preserve"> </w:t>
      </w:r>
      <w:r w:rsidRPr="00763646">
        <w:rPr>
          <w:sz w:val="28"/>
          <w:szCs w:val="28"/>
        </w:rPr>
        <w:t>Date :</w:t>
      </w:r>
      <w:r w:rsidR="00950A0F">
        <w:rPr>
          <w:sz w:val="28"/>
          <w:szCs w:val="28"/>
        </w:rPr>
        <w:t>05 May</w:t>
      </w:r>
      <w:r w:rsidRPr="00763646">
        <w:rPr>
          <w:sz w:val="28"/>
          <w:szCs w:val="28"/>
        </w:rPr>
        <w:t xml:space="preserve"> 2023</w:t>
      </w:r>
    </w:p>
    <w:p w14:paraId="3121C101" w14:textId="5DD98857" w:rsidR="00D87035" w:rsidRPr="00763646" w:rsidRDefault="00D87035" w:rsidP="00D87035">
      <w:pPr>
        <w:pStyle w:val="FirstParagraph"/>
        <w:jc w:val="center"/>
        <w:rPr>
          <w:b/>
          <w:bCs/>
          <w:sz w:val="28"/>
          <w:szCs w:val="28"/>
        </w:rPr>
      </w:pPr>
      <w:r w:rsidRPr="00CE0C9D">
        <w:rPr>
          <w:b/>
          <w:bCs/>
          <w:sz w:val="32"/>
          <w:szCs w:val="32"/>
        </w:rPr>
        <w:t xml:space="preserve"> </w:t>
      </w:r>
      <w:r w:rsidRPr="00763646">
        <w:rPr>
          <w:b/>
          <w:bCs/>
          <w:sz w:val="28"/>
          <w:szCs w:val="28"/>
        </w:rPr>
        <w:t>MODULE 2 -</w:t>
      </w:r>
      <w:r w:rsidR="009D77CB">
        <w:rPr>
          <w:b/>
          <w:bCs/>
          <w:sz w:val="28"/>
          <w:szCs w:val="28"/>
        </w:rPr>
        <w:t>GLM and LOGISTIC REGRESSION</w:t>
      </w:r>
    </w:p>
    <w:p w14:paraId="76F6207F" w14:textId="77777777" w:rsidR="00D87035" w:rsidRDefault="00D87035" w:rsidP="00D87035">
      <w:pPr>
        <w:pStyle w:val="FirstParagraph"/>
        <w:jc w:val="center"/>
        <w:rPr>
          <w:b/>
          <w:bCs/>
          <w:sz w:val="28"/>
          <w:szCs w:val="28"/>
        </w:rPr>
      </w:pPr>
      <w:r w:rsidRPr="00763646">
        <w:rPr>
          <w:b/>
          <w:bCs/>
          <w:sz w:val="28"/>
          <w:szCs w:val="28"/>
        </w:rPr>
        <w:t xml:space="preserve"> Professor: Richard He</w:t>
      </w:r>
    </w:p>
    <w:p w14:paraId="42A82CF7" w14:textId="328EED7F" w:rsidR="00D87035" w:rsidRDefault="009D77CB" w:rsidP="00D87035">
      <w:pPr>
        <w:pStyle w:val="BodyText"/>
        <w:rPr>
          <w:noProof/>
        </w:rPr>
      </w:pPr>
      <w:r>
        <w:rPr>
          <w:noProof/>
        </w:rPr>
        <w:t xml:space="preserve">                               </w:t>
      </w:r>
      <w:r w:rsidRPr="00763646">
        <w:rPr>
          <w:noProof/>
        </w:rPr>
        <w:drawing>
          <wp:inline distT="0" distB="0" distL="0" distR="0" wp14:anchorId="332387C2" wp14:editId="751BD9CA">
            <wp:extent cx="3977985" cy="2385267"/>
            <wp:effectExtent l="0" t="0" r="3810" b="0"/>
            <wp:docPr id="648232078" name="Picture 1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48232078" name="Picture 1" descr="Logo&#10;&#10;Description automatically generated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977985" cy="23852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89D10D" w14:textId="0EF76F10" w:rsidR="00950A0F" w:rsidRPr="0084094E" w:rsidRDefault="00950A0F" w:rsidP="00D87035">
      <w:pPr>
        <w:pStyle w:val="BodyText"/>
        <w:rPr>
          <w:b/>
          <w:bCs/>
          <w:noProof/>
        </w:rPr>
      </w:pPr>
      <w:r w:rsidRPr="0084094E">
        <w:rPr>
          <w:b/>
          <w:bCs/>
          <w:noProof/>
        </w:rPr>
        <w:t>INTRODUCTION :-</w:t>
      </w:r>
    </w:p>
    <w:p w14:paraId="6E7442AB" w14:textId="475E0D98" w:rsidR="00950A0F" w:rsidRPr="00D668C5" w:rsidRDefault="00950A0F" w:rsidP="00D87035">
      <w:pPr>
        <w:pStyle w:val="BodyText"/>
        <w:rPr>
          <w:b/>
          <w:bCs/>
          <w:noProof/>
        </w:rPr>
      </w:pPr>
      <w:r w:rsidRPr="00D668C5">
        <w:rPr>
          <w:b/>
          <w:bCs/>
          <w:noProof/>
        </w:rPr>
        <w:t>Generalised Linear Models :-</w:t>
      </w:r>
    </w:p>
    <w:p w14:paraId="29CE3C0C" w14:textId="555DB3D5" w:rsidR="00BA5D4F" w:rsidRDefault="00D41D2F" w:rsidP="00D87035">
      <w:pPr>
        <w:pStyle w:val="BodyText"/>
        <w:rPr>
          <w:noProof/>
        </w:rPr>
      </w:pPr>
      <w:r w:rsidRPr="00D668C5">
        <w:rPr>
          <w:b/>
          <w:bCs/>
          <w:noProof/>
        </w:rPr>
        <w:t>Generalised liner model</w:t>
      </w:r>
      <w:r w:rsidR="008511C3" w:rsidRPr="00D668C5">
        <w:rPr>
          <w:b/>
          <w:bCs/>
          <w:noProof/>
        </w:rPr>
        <w:t>ing</w:t>
      </w:r>
      <w:r w:rsidR="008511C3">
        <w:rPr>
          <w:noProof/>
        </w:rPr>
        <w:t xml:space="preserve"> technique</w:t>
      </w:r>
      <w:r>
        <w:rPr>
          <w:noProof/>
        </w:rPr>
        <w:t xml:space="preserve"> is the generalisation of linear regression predi</w:t>
      </w:r>
      <w:r w:rsidR="008511C3">
        <w:rPr>
          <w:noProof/>
        </w:rPr>
        <w:t>c</w:t>
      </w:r>
      <w:r>
        <w:rPr>
          <w:noProof/>
        </w:rPr>
        <w:t xml:space="preserve">tive model </w:t>
      </w:r>
      <w:r w:rsidR="005774C1">
        <w:rPr>
          <w:noProof/>
        </w:rPr>
        <w:t>to various non linear distribution.</w:t>
      </w:r>
      <w:r w:rsidR="00487536">
        <w:rPr>
          <w:noProof/>
        </w:rPr>
        <w:t xml:space="preserve">For GLM we do not need our target variable to be normally distributed. </w:t>
      </w:r>
      <w:r w:rsidR="00FB4955">
        <w:rPr>
          <w:noProof/>
        </w:rPr>
        <w:t>The target variable</w:t>
      </w:r>
      <w:r w:rsidR="00487536">
        <w:rPr>
          <w:noProof/>
        </w:rPr>
        <w:t xml:space="preserve"> can be binary or </w:t>
      </w:r>
      <w:r w:rsidR="00FB4955">
        <w:rPr>
          <w:noProof/>
        </w:rPr>
        <w:t>even counts.</w:t>
      </w:r>
    </w:p>
    <w:p w14:paraId="074F9DBB" w14:textId="6698F487" w:rsidR="00C91DE4" w:rsidRDefault="00D657BC" w:rsidP="00D87035">
      <w:pPr>
        <w:pStyle w:val="BodyText"/>
        <w:rPr>
          <w:noProof/>
        </w:rPr>
      </w:pPr>
      <w:r>
        <w:rPr>
          <w:noProof/>
        </w:rPr>
        <w:t xml:space="preserve">GLM is advanced modelling technique and is applied when the relationship between </w:t>
      </w:r>
      <w:r w:rsidR="00E87B15">
        <w:rPr>
          <w:noProof/>
        </w:rPr>
        <w:t xml:space="preserve">predictor and target variable is non linear . </w:t>
      </w:r>
    </w:p>
    <w:p w14:paraId="6769109F" w14:textId="3E67C9B5" w:rsidR="003B53FD" w:rsidRDefault="003B53FD" w:rsidP="00D87035">
      <w:pPr>
        <w:pStyle w:val="BodyText"/>
        <w:rPr>
          <w:noProof/>
        </w:rPr>
      </w:pPr>
      <w:r>
        <w:rPr>
          <w:noProof/>
        </w:rPr>
        <w:t xml:space="preserve">The </w:t>
      </w:r>
      <w:r w:rsidR="00053A26">
        <w:rPr>
          <w:noProof/>
        </w:rPr>
        <w:t>various types of GLM are :-</w:t>
      </w:r>
    </w:p>
    <w:p w14:paraId="7BB7D373" w14:textId="62847A2A" w:rsidR="00053A26" w:rsidRDefault="00053A26" w:rsidP="00053A26">
      <w:pPr>
        <w:pStyle w:val="BodyText"/>
        <w:numPr>
          <w:ilvl w:val="0"/>
          <w:numId w:val="2"/>
        </w:numPr>
        <w:rPr>
          <w:noProof/>
        </w:rPr>
      </w:pPr>
      <w:r w:rsidRPr="00D668C5">
        <w:rPr>
          <w:b/>
          <w:bCs/>
          <w:noProof/>
        </w:rPr>
        <w:t>Logistic Regression</w:t>
      </w:r>
      <w:r w:rsidR="00753B0A">
        <w:rPr>
          <w:noProof/>
        </w:rPr>
        <w:t>-used when target variable is 0 or 1</w:t>
      </w:r>
    </w:p>
    <w:p w14:paraId="04DEBC2B" w14:textId="104E056C" w:rsidR="00053A26" w:rsidRDefault="00053A26" w:rsidP="00053A26">
      <w:pPr>
        <w:pStyle w:val="BodyText"/>
        <w:numPr>
          <w:ilvl w:val="0"/>
          <w:numId w:val="2"/>
        </w:numPr>
        <w:rPr>
          <w:noProof/>
        </w:rPr>
      </w:pPr>
      <w:r w:rsidRPr="00D668C5">
        <w:rPr>
          <w:b/>
          <w:bCs/>
          <w:noProof/>
        </w:rPr>
        <w:t xml:space="preserve">Possion </w:t>
      </w:r>
      <w:r w:rsidR="004236B1" w:rsidRPr="00D668C5">
        <w:rPr>
          <w:b/>
          <w:bCs/>
          <w:noProof/>
        </w:rPr>
        <w:t>Regresion</w:t>
      </w:r>
      <w:r w:rsidR="00753B0A">
        <w:rPr>
          <w:noProof/>
        </w:rPr>
        <w:t>-used when target variable is counts or frequency</w:t>
      </w:r>
    </w:p>
    <w:p w14:paraId="4EE80CF1" w14:textId="177A77AD" w:rsidR="004236B1" w:rsidRDefault="00673672" w:rsidP="00053A26">
      <w:pPr>
        <w:pStyle w:val="BodyText"/>
        <w:numPr>
          <w:ilvl w:val="0"/>
          <w:numId w:val="2"/>
        </w:numPr>
        <w:rPr>
          <w:noProof/>
        </w:rPr>
      </w:pPr>
      <w:r w:rsidRPr="00D668C5">
        <w:rPr>
          <w:b/>
          <w:bCs/>
          <w:noProof/>
        </w:rPr>
        <w:t>Linear Regression</w:t>
      </w:r>
      <w:r w:rsidR="00753B0A">
        <w:rPr>
          <w:noProof/>
        </w:rPr>
        <w:t xml:space="preserve">-for </w:t>
      </w:r>
      <w:r w:rsidR="00D668C5">
        <w:rPr>
          <w:noProof/>
        </w:rPr>
        <w:t>normally distributed target variable</w:t>
      </w:r>
    </w:p>
    <w:p w14:paraId="4C182C8B" w14:textId="19063BB7" w:rsidR="00673672" w:rsidRDefault="00816F42" w:rsidP="00673672">
      <w:pPr>
        <w:pStyle w:val="BodyText"/>
        <w:rPr>
          <w:noProof/>
        </w:rPr>
      </w:pPr>
      <w:r>
        <w:rPr>
          <w:noProof/>
        </w:rPr>
        <w:t xml:space="preserve">There are 3 componenets of GLM </w:t>
      </w:r>
    </w:p>
    <w:p w14:paraId="35FF6E91" w14:textId="6E483407" w:rsidR="00816F42" w:rsidRDefault="00816F42" w:rsidP="00816F42">
      <w:pPr>
        <w:pStyle w:val="BodyText"/>
        <w:numPr>
          <w:ilvl w:val="0"/>
          <w:numId w:val="3"/>
        </w:numPr>
        <w:rPr>
          <w:noProof/>
        </w:rPr>
      </w:pPr>
      <w:r w:rsidRPr="00895C79">
        <w:rPr>
          <w:b/>
          <w:bCs/>
          <w:noProof/>
        </w:rPr>
        <w:lastRenderedPageBreak/>
        <w:t>Random component</w:t>
      </w:r>
      <w:r>
        <w:rPr>
          <w:noProof/>
        </w:rPr>
        <w:t xml:space="preserve"> :- the target variable distribution</w:t>
      </w:r>
    </w:p>
    <w:p w14:paraId="34043973" w14:textId="77D3AD36" w:rsidR="00816F42" w:rsidRDefault="00816F42" w:rsidP="00816F42">
      <w:pPr>
        <w:pStyle w:val="BodyText"/>
        <w:numPr>
          <w:ilvl w:val="0"/>
          <w:numId w:val="3"/>
        </w:numPr>
        <w:rPr>
          <w:noProof/>
        </w:rPr>
      </w:pPr>
      <w:r w:rsidRPr="00895C79">
        <w:rPr>
          <w:b/>
          <w:bCs/>
          <w:noProof/>
        </w:rPr>
        <w:t>System component</w:t>
      </w:r>
      <w:r>
        <w:rPr>
          <w:noProof/>
        </w:rPr>
        <w:t xml:space="preserve"> :- the linear combination of predictor variables </w:t>
      </w:r>
    </w:p>
    <w:p w14:paraId="7F629A1B" w14:textId="740C6BFE" w:rsidR="00816F42" w:rsidRDefault="00816F42" w:rsidP="00816F42">
      <w:pPr>
        <w:pStyle w:val="BodyText"/>
        <w:numPr>
          <w:ilvl w:val="0"/>
          <w:numId w:val="3"/>
        </w:numPr>
        <w:rPr>
          <w:noProof/>
        </w:rPr>
      </w:pPr>
      <w:r w:rsidRPr="00895C79">
        <w:rPr>
          <w:b/>
          <w:bCs/>
          <w:noProof/>
        </w:rPr>
        <w:t>Link Functions</w:t>
      </w:r>
      <w:r>
        <w:rPr>
          <w:noProof/>
        </w:rPr>
        <w:t xml:space="preserve"> :- </w:t>
      </w:r>
      <w:r w:rsidR="00DD6843">
        <w:rPr>
          <w:noProof/>
        </w:rPr>
        <w:t xml:space="preserve">function that specifies the link between random and systematic </w:t>
      </w:r>
      <w:r w:rsidR="00895C79">
        <w:rPr>
          <w:noProof/>
        </w:rPr>
        <w:t>components</w:t>
      </w:r>
    </w:p>
    <w:p w14:paraId="2AC5DB5E" w14:textId="10D13081" w:rsidR="00895C79" w:rsidRDefault="00895C79" w:rsidP="00895C79">
      <w:pPr>
        <w:pStyle w:val="BodyText"/>
        <w:ind w:left="360"/>
        <w:rPr>
          <w:noProof/>
        </w:rPr>
      </w:pPr>
      <w:r>
        <w:rPr>
          <w:b/>
          <w:bCs/>
          <w:noProof/>
        </w:rPr>
        <w:t xml:space="preserve">LOGISTIC REGRESSION </w:t>
      </w:r>
      <w:r w:rsidRPr="00895C79">
        <w:rPr>
          <w:noProof/>
        </w:rPr>
        <w:t>:</w:t>
      </w:r>
      <w:r>
        <w:rPr>
          <w:noProof/>
        </w:rPr>
        <w:t>-</w:t>
      </w:r>
    </w:p>
    <w:p w14:paraId="2A5F4181" w14:textId="7C78B0F8" w:rsidR="00895C79" w:rsidRDefault="00A145E7" w:rsidP="00895C79">
      <w:pPr>
        <w:pStyle w:val="BodyText"/>
        <w:ind w:left="360"/>
        <w:rPr>
          <w:noProof/>
        </w:rPr>
      </w:pPr>
      <w:r>
        <w:rPr>
          <w:noProof/>
        </w:rPr>
        <w:t xml:space="preserve">Logistic Regression is a type of </w:t>
      </w:r>
      <w:r w:rsidR="00E41C23">
        <w:rPr>
          <w:noProof/>
        </w:rPr>
        <w:t>genaralised linear model in which the target variable is binary</w:t>
      </w:r>
      <w:r w:rsidR="007D3F8A">
        <w:rPr>
          <w:noProof/>
        </w:rPr>
        <w:t xml:space="preserve"> or categorical variable </w:t>
      </w:r>
      <w:r w:rsidR="00E41C23">
        <w:rPr>
          <w:noProof/>
        </w:rPr>
        <w:t>expressed in form of either 0 or 1 . It can be treated as classification model.</w:t>
      </w:r>
    </w:p>
    <w:p w14:paraId="4924AEA0" w14:textId="0CDC56A0" w:rsidR="00E41C23" w:rsidRDefault="007D3F8A" w:rsidP="00895C79">
      <w:pPr>
        <w:pStyle w:val="BodyText"/>
        <w:ind w:left="360"/>
        <w:rPr>
          <w:noProof/>
        </w:rPr>
      </w:pPr>
      <w:r>
        <w:rPr>
          <w:noProof/>
        </w:rPr>
        <w:t xml:space="preserve">In logistic regression </w:t>
      </w:r>
      <w:r w:rsidR="007C04DC">
        <w:rPr>
          <w:noProof/>
        </w:rPr>
        <w:t xml:space="preserve">we predict the probabilities of occurance of </w:t>
      </w:r>
      <w:r w:rsidR="002E48AE">
        <w:rPr>
          <w:noProof/>
        </w:rPr>
        <w:t xml:space="preserve">target variable based on given set of predictor variables . The relationship between predictor variables and </w:t>
      </w:r>
      <w:r w:rsidR="001A3DAB">
        <w:rPr>
          <w:noProof/>
        </w:rPr>
        <w:t>probabilities is non linear and ranges between 0 and 1 .</w:t>
      </w:r>
    </w:p>
    <w:p w14:paraId="56FB8C1E" w14:textId="0BC4BFDF" w:rsidR="001A3DAB" w:rsidRDefault="004F532C" w:rsidP="00895C79">
      <w:pPr>
        <w:pStyle w:val="BodyText"/>
        <w:ind w:left="360"/>
        <w:rPr>
          <w:noProof/>
        </w:rPr>
      </w:pPr>
      <w:r w:rsidRPr="004F532C">
        <w:rPr>
          <w:noProof/>
        </w:rPr>
        <w:drawing>
          <wp:inline distT="0" distB="0" distL="0" distR="0" wp14:anchorId="16018C48" wp14:editId="6252883D">
            <wp:extent cx="4138019" cy="3048264"/>
            <wp:effectExtent l="0" t="0" r="0" b="0"/>
            <wp:docPr id="1263301634" name="Picture 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3301634" name="Picture 1" descr="Diagram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38019" cy="3048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44441" w14:textId="441B9BCC" w:rsidR="004F532C" w:rsidRDefault="004F532C" w:rsidP="00895C79">
      <w:pPr>
        <w:pStyle w:val="BodyText"/>
        <w:ind w:left="360"/>
        <w:rPr>
          <w:noProof/>
        </w:rPr>
      </w:pPr>
      <w:r>
        <w:rPr>
          <w:noProof/>
        </w:rPr>
        <w:t xml:space="preserve">Hence the link function used in logistics regression is </w:t>
      </w:r>
      <w:r w:rsidR="003F3670">
        <w:rPr>
          <w:noProof/>
        </w:rPr>
        <w:t>logit or pro</w:t>
      </w:r>
      <w:r w:rsidR="009A011E">
        <w:rPr>
          <w:noProof/>
        </w:rPr>
        <w:t>bit function which gives the outcome in form of 0 or 1 .</w:t>
      </w:r>
    </w:p>
    <w:p w14:paraId="6DCF189C" w14:textId="42ED807A" w:rsidR="009A011E" w:rsidRDefault="00AA3D9F" w:rsidP="00895C79">
      <w:pPr>
        <w:pStyle w:val="BodyText"/>
        <w:ind w:left="360"/>
        <w:rPr>
          <w:noProof/>
        </w:rPr>
      </w:pPr>
      <w:r w:rsidRPr="00AA3D9F">
        <w:rPr>
          <w:noProof/>
        </w:rPr>
        <w:drawing>
          <wp:inline distT="0" distB="0" distL="0" distR="0" wp14:anchorId="2C66AFB9" wp14:editId="7A701928">
            <wp:extent cx="4610500" cy="381033"/>
            <wp:effectExtent l="0" t="0" r="0" b="0"/>
            <wp:docPr id="3379197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7919723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610500" cy="381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9E2340" w14:textId="328CB37B" w:rsidR="00AA3D9F" w:rsidRDefault="00AA3D9F" w:rsidP="00895C79">
      <w:pPr>
        <w:pStyle w:val="BodyText"/>
        <w:ind w:left="360"/>
        <w:rPr>
          <w:rFonts w:asciiTheme="majorHAnsi" w:hAnsiTheme="majorHAnsi" w:cstheme="majorHAnsi"/>
          <w:b/>
          <w:bCs/>
          <w:noProof/>
          <w:sz w:val="28"/>
          <w:szCs w:val="28"/>
        </w:rPr>
      </w:pPr>
      <w:r w:rsidRPr="00AA3D9F">
        <w:rPr>
          <w:rFonts w:asciiTheme="majorHAnsi" w:hAnsiTheme="majorHAnsi" w:cstheme="majorHAnsi"/>
          <w:b/>
          <w:bCs/>
          <w:noProof/>
          <w:sz w:val="28"/>
          <w:szCs w:val="28"/>
        </w:rPr>
        <w:t>O</w:t>
      </w:r>
      <w:r>
        <w:rPr>
          <w:rFonts w:asciiTheme="majorHAnsi" w:hAnsiTheme="majorHAnsi" w:cstheme="majorHAnsi"/>
          <w:b/>
          <w:bCs/>
          <w:noProof/>
          <w:sz w:val="28"/>
          <w:szCs w:val="28"/>
        </w:rPr>
        <w:t>BJECTIVE:-</w:t>
      </w:r>
    </w:p>
    <w:p w14:paraId="799598D5" w14:textId="77777777" w:rsidR="00F117B3" w:rsidRDefault="00AA3D9F" w:rsidP="00895C79">
      <w:pPr>
        <w:pStyle w:val="BodyText"/>
        <w:ind w:left="360"/>
        <w:rPr>
          <w:rFonts w:asciiTheme="majorHAnsi" w:hAnsiTheme="majorHAnsi" w:cstheme="majorHAnsi"/>
          <w:noProof/>
        </w:rPr>
      </w:pPr>
      <w:r>
        <w:rPr>
          <w:rFonts w:asciiTheme="majorHAnsi" w:hAnsiTheme="majorHAnsi" w:cstheme="majorHAnsi"/>
          <w:noProof/>
        </w:rPr>
        <w:t>The objective of this project is use coll</w:t>
      </w:r>
      <w:r w:rsidR="00AD7547">
        <w:rPr>
          <w:rFonts w:asciiTheme="majorHAnsi" w:hAnsiTheme="majorHAnsi" w:cstheme="majorHAnsi"/>
          <w:noProof/>
        </w:rPr>
        <w:t>e</w:t>
      </w:r>
      <w:r>
        <w:rPr>
          <w:rFonts w:asciiTheme="majorHAnsi" w:hAnsiTheme="majorHAnsi" w:cstheme="majorHAnsi"/>
          <w:noProof/>
        </w:rPr>
        <w:t xml:space="preserve">ge dataset having </w:t>
      </w:r>
      <w:r w:rsidR="00FF45B6">
        <w:rPr>
          <w:rFonts w:asciiTheme="majorHAnsi" w:hAnsiTheme="majorHAnsi" w:cstheme="majorHAnsi"/>
          <w:noProof/>
        </w:rPr>
        <w:t xml:space="preserve">list of public and private </w:t>
      </w:r>
      <w:r w:rsidR="007B1775">
        <w:rPr>
          <w:rFonts w:asciiTheme="majorHAnsi" w:hAnsiTheme="majorHAnsi" w:cstheme="majorHAnsi"/>
          <w:noProof/>
        </w:rPr>
        <w:t xml:space="preserve">US </w:t>
      </w:r>
      <w:r w:rsidR="00FF45B6">
        <w:rPr>
          <w:rFonts w:asciiTheme="majorHAnsi" w:hAnsiTheme="majorHAnsi" w:cstheme="majorHAnsi"/>
          <w:noProof/>
        </w:rPr>
        <w:t xml:space="preserve">colleges </w:t>
      </w:r>
      <w:r w:rsidR="007B1775">
        <w:rPr>
          <w:rFonts w:asciiTheme="majorHAnsi" w:hAnsiTheme="majorHAnsi" w:cstheme="majorHAnsi"/>
          <w:noProof/>
        </w:rPr>
        <w:t xml:space="preserve">from the 1995 </w:t>
      </w:r>
      <w:r w:rsidR="00677571">
        <w:rPr>
          <w:rFonts w:asciiTheme="majorHAnsi" w:hAnsiTheme="majorHAnsi" w:cstheme="majorHAnsi"/>
          <w:noProof/>
        </w:rPr>
        <w:t xml:space="preserve">with various </w:t>
      </w:r>
      <w:r w:rsidR="00400C28">
        <w:rPr>
          <w:rFonts w:asciiTheme="majorHAnsi" w:hAnsiTheme="majorHAnsi" w:cstheme="majorHAnsi"/>
          <w:noProof/>
        </w:rPr>
        <w:t xml:space="preserve">measures like no of appication , enrollment and acceptance rate , tution fees and </w:t>
      </w:r>
      <w:r w:rsidR="003962C0">
        <w:rPr>
          <w:rFonts w:asciiTheme="majorHAnsi" w:hAnsiTheme="majorHAnsi" w:cstheme="majorHAnsi"/>
          <w:noProof/>
        </w:rPr>
        <w:t>no of graduates etc .</w:t>
      </w:r>
    </w:p>
    <w:p w14:paraId="43F5DB08" w14:textId="3395E700" w:rsidR="00AD7547" w:rsidRDefault="00F117B3" w:rsidP="00895C79">
      <w:pPr>
        <w:pStyle w:val="BodyText"/>
        <w:ind w:left="360"/>
        <w:rPr>
          <w:rFonts w:asciiTheme="majorHAnsi" w:hAnsiTheme="majorHAnsi" w:cstheme="majorHAnsi"/>
          <w:noProof/>
        </w:rPr>
      </w:pPr>
      <w:r>
        <w:rPr>
          <w:rFonts w:asciiTheme="majorHAnsi" w:hAnsiTheme="majorHAnsi" w:cstheme="majorHAnsi"/>
          <w:noProof/>
        </w:rPr>
        <w:t>1.</w:t>
      </w:r>
      <w:r w:rsidR="003962C0">
        <w:rPr>
          <w:rFonts w:asciiTheme="majorHAnsi" w:hAnsiTheme="majorHAnsi" w:cstheme="majorHAnsi"/>
          <w:noProof/>
        </w:rPr>
        <w:t xml:space="preserve"> We need to build a logistic regression model to predict whether a college </w:t>
      </w:r>
      <w:r w:rsidR="00AD7547">
        <w:rPr>
          <w:rFonts w:asciiTheme="majorHAnsi" w:hAnsiTheme="majorHAnsi" w:cstheme="majorHAnsi"/>
          <w:noProof/>
        </w:rPr>
        <w:t>with</w:t>
      </w:r>
      <w:r w:rsidR="003962C0">
        <w:rPr>
          <w:rFonts w:asciiTheme="majorHAnsi" w:hAnsiTheme="majorHAnsi" w:cstheme="majorHAnsi"/>
          <w:noProof/>
        </w:rPr>
        <w:t xml:space="preserve"> given set of measures is </w:t>
      </w:r>
      <w:r w:rsidR="00AD7547">
        <w:rPr>
          <w:rFonts w:asciiTheme="majorHAnsi" w:hAnsiTheme="majorHAnsi" w:cstheme="majorHAnsi"/>
          <w:noProof/>
        </w:rPr>
        <w:t>public/private .</w:t>
      </w:r>
      <w:r w:rsidR="004164D8">
        <w:rPr>
          <w:rFonts w:asciiTheme="majorHAnsi" w:hAnsiTheme="majorHAnsi" w:cstheme="majorHAnsi"/>
          <w:noProof/>
        </w:rPr>
        <w:t>The target variable is binary with 2 level that is “yes /No”.</w:t>
      </w:r>
    </w:p>
    <w:p w14:paraId="712BF8AD" w14:textId="5CFD75C2" w:rsidR="004164D8" w:rsidRPr="00AA3D9F" w:rsidRDefault="00F117B3" w:rsidP="00895C79">
      <w:pPr>
        <w:pStyle w:val="BodyText"/>
        <w:ind w:left="360"/>
        <w:rPr>
          <w:rFonts w:asciiTheme="majorHAnsi" w:hAnsiTheme="majorHAnsi" w:cstheme="majorHAnsi"/>
          <w:noProof/>
        </w:rPr>
      </w:pPr>
      <w:r>
        <w:rPr>
          <w:rFonts w:asciiTheme="majorHAnsi" w:hAnsiTheme="majorHAnsi" w:cstheme="majorHAnsi"/>
          <w:noProof/>
        </w:rPr>
        <w:lastRenderedPageBreak/>
        <w:t>2.</w:t>
      </w:r>
      <w:r w:rsidR="004164D8">
        <w:rPr>
          <w:rFonts w:asciiTheme="majorHAnsi" w:hAnsiTheme="majorHAnsi" w:cstheme="majorHAnsi"/>
          <w:noProof/>
        </w:rPr>
        <w:t xml:space="preserve">After model Creation we need to test the model with test data and </w:t>
      </w:r>
      <w:r>
        <w:rPr>
          <w:rFonts w:asciiTheme="majorHAnsi" w:hAnsiTheme="majorHAnsi" w:cstheme="majorHAnsi"/>
          <w:noProof/>
        </w:rPr>
        <w:t>check the model accuracy .</w:t>
      </w:r>
    </w:p>
    <w:p w14:paraId="04781671" w14:textId="42F8C4EC" w:rsidR="004F0254" w:rsidRPr="00BA4420" w:rsidRDefault="00F117B3" w:rsidP="00D87035">
      <w:pPr>
        <w:pStyle w:val="BodyText"/>
        <w:rPr>
          <w:rFonts w:asciiTheme="majorHAnsi" w:hAnsiTheme="majorHAnsi" w:cstheme="majorHAnsi"/>
          <w:b/>
          <w:bCs/>
          <w:noProof/>
          <w:sz w:val="28"/>
          <w:szCs w:val="28"/>
        </w:rPr>
      </w:pPr>
      <w:r w:rsidRPr="00BA4420">
        <w:rPr>
          <w:rFonts w:asciiTheme="majorHAnsi" w:hAnsiTheme="majorHAnsi" w:cstheme="majorHAnsi"/>
          <w:b/>
          <w:bCs/>
          <w:noProof/>
          <w:sz w:val="28"/>
          <w:szCs w:val="28"/>
        </w:rPr>
        <w:t>DATASET:</w:t>
      </w:r>
      <w:r w:rsidR="00BA4420" w:rsidRPr="00BA4420">
        <w:rPr>
          <w:rFonts w:asciiTheme="majorHAnsi" w:hAnsiTheme="majorHAnsi" w:cstheme="majorHAnsi"/>
          <w:b/>
          <w:bCs/>
          <w:noProof/>
          <w:sz w:val="28"/>
          <w:szCs w:val="28"/>
        </w:rPr>
        <w:t>-</w:t>
      </w:r>
    </w:p>
    <w:p w14:paraId="2AB58398" w14:textId="52E05DB7" w:rsidR="004C05C5" w:rsidRPr="00D87035" w:rsidRDefault="004C05C5" w:rsidP="00D87035">
      <w:pPr>
        <w:pStyle w:val="BodyText"/>
        <w:rPr>
          <w:noProof/>
        </w:rPr>
      </w:pPr>
      <w:r w:rsidRPr="004C05C5">
        <w:rPr>
          <w:noProof/>
        </w:rPr>
        <w:drawing>
          <wp:inline distT="0" distB="0" distL="0" distR="0" wp14:anchorId="24182AB7" wp14:editId="2E09729F">
            <wp:extent cx="5951220" cy="3489677"/>
            <wp:effectExtent l="0" t="0" r="0" b="0"/>
            <wp:docPr id="114973918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973918" name="Picture 1" descr="Graphical user interface, text, application&#10;&#10;Description automatically generated"/>
                    <pic:cNvPicPr/>
                  </pic:nvPicPr>
                  <pic:blipFill rotWithShape="1">
                    <a:blip r:embed="rId10"/>
                    <a:srcRect l="659" t="1051" r="38506" b="-1051"/>
                    <a:stretch/>
                  </pic:blipFill>
                  <pic:spPr bwMode="auto">
                    <a:xfrm>
                      <a:off x="0" y="0"/>
                      <a:ext cx="6032396" cy="353727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7D61B" w14:textId="2F20C6E0" w:rsidR="001265AE" w:rsidRPr="00BA4420" w:rsidRDefault="00A337DE">
      <w:pPr>
        <w:pStyle w:val="SourceCode"/>
        <w:rPr>
          <w:rFonts w:asciiTheme="majorHAnsi" w:hAnsiTheme="majorHAnsi" w:cstheme="majorHAnsi"/>
        </w:rPr>
      </w:pPr>
      <w:r w:rsidRPr="00BA4420">
        <w:rPr>
          <w:rStyle w:val="VerbatimChar"/>
          <w:rFonts w:asciiTheme="majorHAnsi" w:hAnsiTheme="majorHAnsi" w:cstheme="majorHAnsi"/>
          <w:sz w:val="24"/>
        </w:rPr>
        <w:t xml:space="preserve">The null </w:t>
      </w:r>
      <w:r w:rsidR="004C05C5" w:rsidRPr="00BA4420">
        <w:rPr>
          <w:rStyle w:val="VerbatimChar"/>
          <w:rFonts w:asciiTheme="majorHAnsi" w:hAnsiTheme="majorHAnsi" w:cstheme="majorHAnsi"/>
          <w:sz w:val="24"/>
        </w:rPr>
        <w:t>value</w:t>
      </w:r>
      <w:r w:rsidRPr="00BA4420">
        <w:rPr>
          <w:rStyle w:val="VerbatimChar"/>
          <w:rFonts w:asciiTheme="majorHAnsi" w:hAnsiTheme="majorHAnsi" w:cstheme="majorHAnsi"/>
          <w:sz w:val="24"/>
        </w:rPr>
        <w:t xml:space="preserve"> in dataset is </w:t>
      </w:r>
      <w:r w:rsidR="004F0254" w:rsidRPr="00BA4420">
        <w:rPr>
          <w:rStyle w:val="VerbatimChar"/>
          <w:rFonts w:asciiTheme="majorHAnsi" w:hAnsiTheme="majorHAnsi" w:cstheme="majorHAnsi"/>
          <w:sz w:val="24"/>
        </w:rPr>
        <w:t>0.</w:t>
      </w:r>
    </w:p>
    <w:p w14:paraId="431BFF8F" w14:textId="1BE7A3B4" w:rsidR="004C05C5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4"/>
        </w:rPr>
      </w:pPr>
      <w:r w:rsidRPr="00BA4420">
        <w:rPr>
          <w:rStyle w:val="VerbatimChar"/>
          <w:rFonts w:asciiTheme="majorHAnsi" w:hAnsiTheme="majorHAnsi" w:cstheme="majorHAnsi"/>
          <w:sz w:val="24"/>
        </w:rPr>
        <w:t xml:space="preserve">The dataset </w:t>
      </w:r>
      <w:r w:rsidR="004C05C5" w:rsidRPr="00BA4420">
        <w:rPr>
          <w:rStyle w:val="VerbatimChar"/>
          <w:rFonts w:asciiTheme="majorHAnsi" w:hAnsiTheme="majorHAnsi" w:cstheme="majorHAnsi"/>
          <w:sz w:val="24"/>
        </w:rPr>
        <w:t xml:space="preserve">has </w:t>
      </w:r>
      <w:r w:rsidR="004F0254" w:rsidRPr="00BA4420">
        <w:rPr>
          <w:rStyle w:val="VerbatimChar"/>
          <w:rFonts w:asciiTheme="majorHAnsi" w:hAnsiTheme="majorHAnsi" w:cstheme="majorHAnsi"/>
          <w:sz w:val="24"/>
        </w:rPr>
        <w:t>777 rows</w:t>
      </w:r>
      <w:r w:rsidRPr="00BA442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4F0254" w:rsidRPr="00BA4420">
        <w:rPr>
          <w:rStyle w:val="VerbatimChar"/>
          <w:rFonts w:asciiTheme="majorHAnsi" w:hAnsiTheme="majorHAnsi" w:cstheme="majorHAnsi"/>
          <w:sz w:val="24"/>
        </w:rPr>
        <w:t>and 18</w:t>
      </w:r>
      <w:r w:rsidRPr="00BA442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84094E" w:rsidRPr="00BA4420">
        <w:rPr>
          <w:rStyle w:val="VerbatimChar"/>
          <w:rFonts w:asciiTheme="majorHAnsi" w:hAnsiTheme="majorHAnsi" w:cstheme="majorHAnsi"/>
          <w:sz w:val="24"/>
        </w:rPr>
        <w:t>columns.</w:t>
      </w:r>
    </w:p>
    <w:p w14:paraId="20A08E99" w14:textId="77777777" w:rsidR="00BA4420" w:rsidRDefault="00BA4420">
      <w:pPr>
        <w:pStyle w:val="SourceCode"/>
        <w:rPr>
          <w:rStyle w:val="VerbatimChar"/>
          <w:b/>
          <w:bCs/>
          <w:sz w:val="24"/>
        </w:rPr>
      </w:pPr>
      <w:r w:rsidRPr="00BA4420">
        <w:rPr>
          <w:rStyle w:val="VerbatimChar"/>
          <w:b/>
          <w:bCs/>
          <w:sz w:val="24"/>
        </w:rPr>
        <w:t>EXPLORATORY DATA ANALYSIS: -</w:t>
      </w:r>
    </w:p>
    <w:p w14:paraId="0FB871FD" w14:textId="30895C24" w:rsidR="004C05C5" w:rsidRPr="00BA4420" w:rsidRDefault="004C05C5">
      <w:pPr>
        <w:pStyle w:val="SourceCode"/>
        <w:rPr>
          <w:rFonts w:ascii="Consolas" w:hAnsi="Consolas"/>
          <w:b/>
          <w:bCs/>
        </w:rPr>
      </w:pPr>
      <w:r w:rsidRPr="00BA4420">
        <w:rPr>
          <w:rFonts w:asciiTheme="majorHAnsi" w:hAnsiTheme="majorHAnsi" w:cstheme="majorHAnsi"/>
          <w:sz w:val="20"/>
          <w:szCs w:val="20"/>
        </w:rPr>
        <w:t xml:space="preserve">Table showing distribution of </w:t>
      </w:r>
      <w:r w:rsidR="006D3313" w:rsidRPr="00BA4420">
        <w:rPr>
          <w:rFonts w:asciiTheme="majorHAnsi" w:hAnsiTheme="majorHAnsi" w:cstheme="majorHAnsi"/>
          <w:sz w:val="20"/>
          <w:szCs w:val="20"/>
        </w:rPr>
        <w:t xml:space="preserve">Target </w:t>
      </w:r>
      <w:r w:rsidR="004F0254" w:rsidRPr="00BA4420">
        <w:rPr>
          <w:rFonts w:asciiTheme="majorHAnsi" w:hAnsiTheme="majorHAnsi" w:cstheme="majorHAnsi"/>
          <w:sz w:val="20"/>
          <w:szCs w:val="20"/>
        </w:rPr>
        <w:t>variable.</w:t>
      </w:r>
      <w:r w:rsidR="006D3313" w:rsidRPr="00BA4420">
        <w:rPr>
          <w:rFonts w:asciiTheme="majorHAnsi" w:hAnsiTheme="majorHAnsi" w:cstheme="majorHAnsi"/>
          <w:sz w:val="20"/>
          <w:szCs w:val="20"/>
        </w:rPr>
        <w:t xml:space="preserve"> </w:t>
      </w:r>
    </w:p>
    <w:tbl>
      <w:tblPr>
        <w:tblStyle w:val="Table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20" w:firstRow="1" w:lastRow="0" w:firstColumn="0" w:lastColumn="0" w:noHBand="0" w:noVBand="0"/>
      </w:tblPr>
      <w:tblGrid>
        <w:gridCol w:w="1021"/>
        <w:gridCol w:w="729"/>
      </w:tblGrid>
      <w:tr w:rsidR="001265AE" w14:paraId="4CC7D61F" w14:textId="77777777" w:rsidTr="002F21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  <w:tcBorders>
              <w:bottom w:val="none" w:sz="0" w:space="0" w:color="auto"/>
            </w:tcBorders>
          </w:tcPr>
          <w:p w14:paraId="4CC7D61D" w14:textId="77777777" w:rsidR="001265AE" w:rsidRPr="004C05C5" w:rsidRDefault="00A337DE">
            <w:pPr>
              <w:pStyle w:val="Compact"/>
              <w:rPr>
                <w:b/>
                <w:bCs/>
              </w:rPr>
            </w:pPr>
            <w:r w:rsidRPr="004C05C5">
              <w:rPr>
                <w:b/>
                <w:bCs/>
              </w:rPr>
              <w:t>Private</w:t>
            </w:r>
          </w:p>
        </w:tc>
        <w:tc>
          <w:tcPr>
            <w:tcW w:w="0" w:type="auto"/>
            <w:tcBorders>
              <w:bottom w:val="none" w:sz="0" w:space="0" w:color="auto"/>
            </w:tcBorders>
          </w:tcPr>
          <w:p w14:paraId="4CC7D61E" w14:textId="77777777" w:rsidR="001265AE" w:rsidRPr="004C05C5" w:rsidRDefault="00A337DE">
            <w:pPr>
              <w:pStyle w:val="Compact"/>
              <w:jc w:val="right"/>
              <w:rPr>
                <w:b/>
                <w:bCs/>
              </w:rPr>
            </w:pPr>
            <w:r w:rsidRPr="004C05C5">
              <w:rPr>
                <w:b/>
                <w:bCs/>
              </w:rPr>
              <w:t>Freq</w:t>
            </w:r>
          </w:p>
        </w:tc>
      </w:tr>
      <w:tr w:rsidR="001265AE" w14:paraId="4CC7D622" w14:textId="77777777" w:rsidTr="002F21E2">
        <w:tc>
          <w:tcPr>
            <w:tcW w:w="0" w:type="auto"/>
          </w:tcPr>
          <w:p w14:paraId="4CC7D620" w14:textId="77777777" w:rsidR="001265AE" w:rsidRDefault="00A337DE">
            <w:pPr>
              <w:pStyle w:val="Compact"/>
            </w:pPr>
            <w:r>
              <w:t>No</w:t>
            </w:r>
          </w:p>
        </w:tc>
        <w:tc>
          <w:tcPr>
            <w:tcW w:w="0" w:type="auto"/>
          </w:tcPr>
          <w:p w14:paraId="4CC7D621" w14:textId="77777777" w:rsidR="001265AE" w:rsidRDefault="00A337DE">
            <w:pPr>
              <w:pStyle w:val="Compact"/>
              <w:jc w:val="right"/>
            </w:pPr>
            <w:r>
              <w:t>212</w:t>
            </w:r>
          </w:p>
        </w:tc>
      </w:tr>
      <w:tr w:rsidR="001265AE" w14:paraId="4CC7D625" w14:textId="77777777" w:rsidTr="002F21E2">
        <w:tc>
          <w:tcPr>
            <w:tcW w:w="0" w:type="auto"/>
          </w:tcPr>
          <w:p w14:paraId="4CC7D623" w14:textId="77777777" w:rsidR="001265AE" w:rsidRDefault="00A337DE">
            <w:pPr>
              <w:pStyle w:val="Compact"/>
            </w:pPr>
            <w:r>
              <w:t>Yes</w:t>
            </w:r>
          </w:p>
        </w:tc>
        <w:tc>
          <w:tcPr>
            <w:tcW w:w="0" w:type="auto"/>
          </w:tcPr>
          <w:p w14:paraId="4CC7D624" w14:textId="77777777" w:rsidR="001265AE" w:rsidRDefault="00A337DE">
            <w:pPr>
              <w:pStyle w:val="Compact"/>
              <w:jc w:val="right"/>
            </w:pPr>
            <w:r>
              <w:t>565</w:t>
            </w:r>
          </w:p>
        </w:tc>
      </w:tr>
    </w:tbl>
    <w:p w14:paraId="4CC7D626" w14:textId="3AEA6639" w:rsidR="001265AE" w:rsidRPr="00BA4420" w:rsidRDefault="006D3313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Table showing </w:t>
      </w:r>
      <w:r w:rsidR="00A337DE"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="00A337DE"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Apps</w:t>
      </w:r>
    </w:p>
    <w:p w14:paraId="136EFE70" w14:textId="095D6766" w:rsidR="006D3313" w:rsidRDefault="00060E1C">
      <w:pPr>
        <w:pStyle w:val="SourceCode"/>
      </w:pPr>
      <w:r w:rsidRPr="00060E1C">
        <w:drawing>
          <wp:inline distT="0" distB="0" distL="0" distR="0" wp14:anchorId="5F546C2D" wp14:editId="7959618B">
            <wp:extent cx="3308486" cy="487680"/>
            <wp:effectExtent l="0" t="0" r="0" b="0"/>
            <wp:docPr id="109735752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97357524" name=""/>
                    <pic:cNvPicPr/>
                  </pic:nvPicPr>
                  <pic:blipFill rotWithShape="1">
                    <a:blip r:embed="rId11"/>
                    <a:srcRect t="-1794" r="49313"/>
                    <a:stretch/>
                  </pic:blipFill>
                  <pic:spPr bwMode="auto">
                    <a:xfrm>
                      <a:off x="0" y="0"/>
                      <a:ext cx="3336785" cy="49185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7D628" w14:textId="23BABCBE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Descriptive</w:t>
      </w: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Accep</w:t>
      </w:r>
      <w:r w:rsidR="00060E1C"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t</w:t>
      </w:r>
    </w:p>
    <w:p w14:paraId="0149E4EB" w14:textId="37FE0FE2" w:rsidR="00BC405B" w:rsidRDefault="00BC405B">
      <w:pPr>
        <w:pStyle w:val="SourceCode"/>
      </w:pPr>
      <w:r w:rsidRPr="00BC405B">
        <w:drawing>
          <wp:inline distT="0" distB="0" distL="0" distR="0" wp14:anchorId="28B4101E" wp14:editId="282AE73F">
            <wp:extent cx="3307078" cy="533400"/>
            <wp:effectExtent l="0" t="0" r="0" b="0"/>
            <wp:docPr id="199913884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9138841" name="Picture 1" descr="Graphical user interface, text, application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326647" cy="5365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2A" w14:textId="59D4DD90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lastRenderedPageBreak/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Enroll</w:t>
      </w:r>
    </w:p>
    <w:p w14:paraId="58F6310F" w14:textId="0B98BC0E" w:rsidR="00BC405B" w:rsidRPr="00BA4420" w:rsidRDefault="0047227B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7D7329F1" wp14:editId="7B1DF9DE">
            <wp:extent cx="3308731" cy="518160"/>
            <wp:effectExtent l="0" t="0" r="0" b="0"/>
            <wp:docPr id="76932616" name="Picture 1" descr="Graphical user interface, text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932616" name="Picture 1" descr="Graphical user interface, text, application, Word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319032" cy="5197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2C" w14:textId="630B27FF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Top10perc</w:t>
      </w:r>
    </w:p>
    <w:p w14:paraId="6408A66B" w14:textId="0F584117" w:rsidR="0047227B" w:rsidRPr="00BA4420" w:rsidRDefault="006A218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47C5D7E3" wp14:editId="5E681940">
            <wp:extent cx="3281362" cy="495300"/>
            <wp:effectExtent l="0" t="0" r="0" b="0"/>
            <wp:docPr id="1838381017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38381017" name="Picture 1" descr="Graphical user interface, 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96256" cy="4975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2E" w14:textId="21DC5A76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Top25perc</w:t>
      </w:r>
    </w:p>
    <w:p w14:paraId="65241130" w14:textId="66943D13" w:rsidR="006A218E" w:rsidRPr="00BA4420" w:rsidRDefault="00A82937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5FF7DEA9" wp14:editId="5CE94518">
            <wp:extent cx="3223260" cy="489299"/>
            <wp:effectExtent l="0" t="0" r="0" b="0"/>
            <wp:docPr id="1162995294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2995294" name="Picture 1" descr="Graphical user interface, text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238172" cy="4915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0" w14:textId="21B2D30F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proofErr w:type="spellStart"/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F.Undergrad</w:t>
      </w:r>
      <w:proofErr w:type="spellEnd"/>
    </w:p>
    <w:p w14:paraId="5A6C6622" w14:textId="1F8BBDDE" w:rsidR="00A82937" w:rsidRPr="00BA4420" w:rsidRDefault="009B6E7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4EFFA385" wp14:editId="3730F3F6">
            <wp:extent cx="3078480" cy="489216"/>
            <wp:effectExtent l="0" t="0" r="0" b="0"/>
            <wp:docPr id="601866304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1866304" name="Picture 1" descr="Graphical user interface, 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104370" cy="49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2" w14:textId="66FCF308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proofErr w:type="spellStart"/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P.Undergrad</w:t>
      </w:r>
      <w:proofErr w:type="spellEnd"/>
    </w:p>
    <w:p w14:paraId="2C04C08C" w14:textId="693EB0F5" w:rsidR="009B6E7E" w:rsidRPr="00BA4420" w:rsidRDefault="00CC64A0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2517A0B1" wp14:editId="460D2FB8">
            <wp:extent cx="3086100" cy="405144"/>
            <wp:effectExtent l="0" t="0" r="0" b="0"/>
            <wp:docPr id="72138206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138206" name="Picture 1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140695" cy="412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4" w14:textId="4AD442C7" w:rsidR="001265AE" w:rsidRDefault="00A337DE">
      <w:pPr>
        <w:pStyle w:val="SourceCode"/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Outstate</w:t>
      </w:r>
    </w:p>
    <w:p w14:paraId="147C4824" w14:textId="18336AC3" w:rsidR="00383416" w:rsidRDefault="00DE6BB1">
      <w:pPr>
        <w:pStyle w:val="SourceCode"/>
        <w:rPr>
          <w:rStyle w:val="VerbatimChar"/>
        </w:rPr>
      </w:pPr>
      <w:r w:rsidRPr="00DE6BB1">
        <w:rPr>
          <w:rStyle w:val="VerbatimChar"/>
        </w:rPr>
        <w:drawing>
          <wp:inline distT="0" distB="0" distL="0" distR="0" wp14:anchorId="07936806" wp14:editId="56D02149">
            <wp:extent cx="3147060" cy="439789"/>
            <wp:effectExtent l="0" t="0" r="0" b="0"/>
            <wp:docPr id="1060905957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0905957" name="Picture 1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3189788" cy="4457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6" w14:textId="78103E2A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proofErr w:type="spellStart"/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Room.Board</w:t>
      </w:r>
      <w:proofErr w:type="spellEnd"/>
    </w:p>
    <w:p w14:paraId="7C74767D" w14:textId="54C2706A" w:rsidR="00DE6BB1" w:rsidRPr="00BA4420" w:rsidRDefault="007D3051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425F79D6" wp14:editId="7E066DDD">
            <wp:extent cx="3190737" cy="441960"/>
            <wp:effectExtent l="0" t="0" r="0" b="0"/>
            <wp:docPr id="20430480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30480" name="Picture 1" descr="Text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199795" cy="44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8" w14:textId="6A086704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Book</w:t>
      </w:r>
      <w:r w:rsidR="007D3051"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s</w:t>
      </w:r>
    </w:p>
    <w:p w14:paraId="518EB19E" w14:textId="438F4830" w:rsidR="00D617A5" w:rsidRPr="00BA4420" w:rsidRDefault="00D617A5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6AD1203E" wp14:editId="6B3BFC5F">
            <wp:extent cx="3025140" cy="437498"/>
            <wp:effectExtent l="0" t="0" r="0" b="0"/>
            <wp:docPr id="946136320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6136320" name="Picture 1" descr="Graphical user interface, text, application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049895" cy="4410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A" w14:textId="6487E2BD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Personal</w:t>
      </w:r>
    </w:p>
    <w:p w14:paraId="310E2B56" w14:textId="5CEEEB72" w:rsidR="00001B68" w:rsidRDefault="00A233DA">
      <w:pPr>
        <w:pStyle w:val="SourceCode"/>
      </w:pPr>
      <w:r w:rsidRPr="00A233DA">
        <w:drawing>
          <wp:inline distT="0" distB="0" distL="0" distR="0" wp14:anchorId="54CB6781" wp14:editId="3BFB556E">
            <wp:extent cx="3078480" cy="420989"/>
            <wp:effectExtent l="0" t="0" r="0" b="0"/>
            <wp:docPr id="1936521653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6521653" name="Picture 1" descr="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137637" cy="4290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C" w14:textId="2F16C91C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PhD</w:t>
      </w:r>
    </w:p>
    <w:p w14:paraId="38164B5E" w14:textId="1FD567A6" w:rsidR="00A233DA" w:rsidRPr="00BA4420" w:rsidRDefault="0040427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lastRenderedPageBreak/>
        <w:drawing>
          <wp:inline distT="0" distB="0" distL="0" distR="0" wp14:anchorId="58F60A51" wp14:editId="121C6665">
            <wp:extent cx="3406140" cy="434340"/>
            <wp:effectExtent l="0" t="0" r="0" b="0"/>
            <wp:docPr id="2061418075" name="Picture 1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1418075" name="Picture 1" descr="Text&#10;&#10;Description automatically generated with medium confidence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467184" cy="4421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3E" w14:textId="1D3F54DA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b/>
          <w:bCs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Column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Terminal</w:t>
      </w:r>
    </w:p>
    <w:p w14:paraId="16BDC713" w14:textId="73F57608" w:rsidR="00E860E6" w:rsidRPr="00BA4420" w:rsidRDefault="00E860E6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2ABDFEC1" wp14:editId="4E2692ED">
            <wp:extent cx="3177540" cy="472092"/>
            <wp:effectExtent l="0" t="0" r="0" b="0"/>
            <wp:docPr id="34798168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7981681" name="Picture 1" descr="Text&#10;&#10;Description automatically generated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215673" cy="477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0" w14:textId="5154D803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</w:t>
      </w:r>
      <w:proofErr w:type="spellStart"/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S.F.Ratio</w:t>
      </w:r>
      <w:proofErr w:type="spellEnd"/>
    </w:p>
    <w:p w14:paraId="1295EB47" w14:textId="7CD98F9C" w:rsidR="003D2D2A" w:rsidRPr="00BA4420" w:rsidRDefault="0032481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41675659" wp14:editId="196A096F">
            <wp:extent cx="3261360" cy="435225"/>
            <wp:effectExtent l="0" t="0" r="0" b="0"/>
            <wp:docPr id="726822901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6822901" name="Picture 1" descr="Graphical user interface, text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277960" cy="4374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2" w14:textId="05260649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</w:t>
      </w:r>
      <w:proofErr w:type="spellStart"/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perc.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alumni</w:t>
      </w:r>
      <w:proofErr w:type="spellEnd"/>
    </w:p>
    <w:p w14:paraId="7C87C98F" w14:textId="1ED9E3F1" w:rsidR="0032481E" w:rsidRPr="00BA4420" w:rsidRDefault="00F546F6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280A5909" wp14:editId="543C19FC">
            <wp:extent cx="3223260" cy="480817"/>
            <wp:effectExtent l="0" t="0" r="0" b="0"/>
            <wp:docPr id="940137281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40137281" name="Picture 1" descr="Graphical user interface, text&#10;&#10;Description automatically generated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3235035" cy="482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4" w14:textId="4000DF38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>Descriptive statistics for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 xml:space="preserve"> </w:t>
      </w:r>
      <w:r w:rsidR="00BA4420"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Expend.</w:t>
      </w:r>
    </w:p>
    <w:p w14:paraId="7C6AB5C2" w14:textId="4F099DA3" w:rsidR="00F546F6" w:rsidRPr="00BA4420" w:rsidRDefault="00B9110A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3EF15A18" wp14:editId="60BCF6BF">
            <wp:extent cx="3261360" cy="510967"/>
            <wp:effectExtent l="0" t="0" r="0" b="0"/>
            <wp:docPr id="1376560629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6560629" name="Picture 1" descr="Graphical user interface, text&#10;&#10;Description automatically generated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3283846" cy="5144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6" w14:textId="76ED5FEE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b/>
          <w:bCs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</w:t>
      </w:r>
      <w:r w:rsidR="00BA4420"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Grad. Rate</w:t>
      </w:r>
    </w:p>
    <w:p w14:paraId="590C9380" w14:textId="222C6B13" w:rsidR="00B9110A" w:rsidRPr="00BA4420" w:rsidRDefault="0045248B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drawing>
          <wp:inline distT="0" distB="0" distL="0" distR="0" wp14:anchorId="1D147678" wp14:editId="4D6D6AD0">
            <wp:extent cx="3383280" cy="485058"/>
            <wp:effectExtent l="0" t="0" r="0" b="0"/>
            <wp:docPr id="1728776688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28776688" name="Picture 1" descr="Graphical user interface, text&#10;&#10;Description automatically generated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3407532" cy="488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8" w14:textId="2BAEC455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Acceptance Rate</w:t>
      </w:r>
    </w:p>
    <w:p w14:paraId="32764227" w14:textId="0D108231" w:rsidR="0045248B" w:rsidRDefault="00AA54E1">
      <w:pPr>
        <w:pStyle w:val="SourceCode"/>
        <w:rPr>
          <w:rStyle w:val="VerbatimChar"/>
        </w:rPr>
      </w:pPr>
      <w:r w:rsidRPr="00AA54E1">
        <w:rPr>
          <w:rStyle w:val="VerbatimChar"/>
        </w:rPr>
        <w:drawing>
          <wp:inline distT="0" distB="0" distL="0" distR="0" wp14:anchorId="4D5F419B" wp14:editId="20A26E84">
            <wp:extent cx="3604260" cy="458312"/>
            <wp:effectExtent l="0" t="0" r="0" b="0"/>
            <wp:docPr id="1449481649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481649" name="Picture 1" descr="Graphical user interface, text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3652612" cy="464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4A" w14:textId="66C1C56C" w:rsidR="001265AE" w:rsidRPr="00BA4420" w:rsidRDefault="00A337DE">
      <w:pPr>
        <w:pStyle w:val="SourceCode"/>
        <w:rPr>
          <w:rStyle w:val="VerbatimChar"/>
          <w:rFonts w:asciiTheme="majorHAnsi" w:hAnsiTheme="majorHAnsi" w:cstheme="majorHAnsi"/>
          <w:b/>
          <w:bCs/>
          <w:sz w:val="20"/>
          <w:szCs w:val="22"/>
        </w:rPr>
      </w:pPr>
      <w:r w:rsidRPr="00BA4420">
        <w:rPr>
          <w:rStyle w:val="VerbatimChar"/>
          <w:rFonts w:asciiTheme="majorHAnsi" w:hAnsiTheme="majorHAnsi" w:cstheme="majorHAnsi"/>
          <w:sz w:val="20"/>
          <w:szCs w:val="22"/>
        </w:rPr>
        <w:t xml:space="preserve">Descriptive statistics for </w:t>
      </w:r>
      <w:r w:rsidRPr="00BA4420">
        <w:rPr>
          <w:rStyle w:val="VerbatimChar"/>
          <w:rFonts w:asciiTheme="majorHAnsi" w:hAnsiTheme="majorHAnsi" w:cstheme="majorHAnsi"/>
          <w:b/>
          <w:bCs/>
          <w:sz w:val="20"/>
          <w:szCs w:val="22"/>
        </w:rPr>
        <w:t>Enrollment Rate</w:t>
      </w:r>
    </w:p>
    <w:p w14:paraId="5BC9D158" w14:textId="65A83F5C" w:rsidR="0032301E" w:rsidRDefault="0032301E">
      <w:pPr>
        <w:pStyle w:val="SourceCode"/>
      </w:pPr>
      <w:r w:rsidRPr="0032301E">
        <w:drawing>
          <wp:inline distT="0" distB="0" distL="0" distR="0" wp14:anchorId="02938EA8" wp14:editId="0E69291B">
            <wp:extent cx="3558540" cy="451005"/>
            <wp:effectExtent l="0" t="0" r="0" b="0"/>
            <wp:docPr id="1067153473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67153473" name="Picture 1" descr="Graphical user interface, text&#10;&#10;Description automatically generated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593482" cy="4554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613F89" w14:textId="313FDD5F" w:rsidR="007C336B" w:rsidRPr="00BA4420" w:rsidRDefault="00CC1F65">
      <w:pPr>
        <w:pStyle w:val="SourceCode"/>
        <w:rPr>
          <w:sz w:val="20"/>
          <w:szCs w:val="20"/>
        </w:rPr>
      </w:pPr>
      <w:r w:rsidRPr="00BA4420">
        <w:rPr>
          <w:sz w:val="20"/>
          <w:szCs w:val="20"/>
        </w:rPr>
        <w:t xml:space="preserve">Table showing </w:t>
      </w:r>
      <w:r w:rsidR="00882717" w:rsidRPr="00BA4420">
        <w:rPr>
          <w:sz w:val="20"/>
          <w:szCs w:val="20"/>
        </w:rPr>
        <w:t xml:space="preserve">sum of variables for </w:t>
      </w:r>
      <w:r w:rsidR="00BA5D4F" w:rsidRPr="00BA4420">
        <w:rPr>
          <w:sz w:val="20"/>
          <w:szCs w:val="20"/>
        </w:rPr>
        <w:t>each</w:t>
      </w:r>
      <w:r w:rsidR="00882717" w:rsidRPr="00BA4420">
        <w:rPr>
          <w:sz w:val="20"/>
          <w:szCs w:val="20"/>
        </w:rPr>
        <w:t xml:space="preserve"> </w:t>
      </w:r>
      <w:r w:rsidR="004432BA" w:rsidRPr="00BA4420">
        <w:rPr>
          <w:sz w:val="20"/>
          <w:szCs w:val="20"/>
        </w:rPr>
        <w:t xml:space="preserve">type of </w:t>
      </w:r>
      <w:r w:rsidR="00BA5D4F" w:rsidRPr="00BA4420">
        <w:rPr>
          <w:sz w:val="20"/>
          <w:szCs w:val="20"/>
        </w:rPr>
        <w:t>university</w:t>
      </w:r>
      <w:r w:rsidR="00090023" w:rsidRPr="00BA4420">
        <w:rPr>
          <w:sz w:val="20"/>
          <w:szCs w:val="20"/>
        </w:rPr>
        <w:t>.</w:t>
      </w:r>
      <w:r w:rsidR="00882717" w:rsidRPr="00BA4420">
        <w:rPr>
          <w:sz w:val="20"/>
          <w:szCs w:val="20"/>
        </w:rPr>
        <w:t xml:space="preserve"> </w:t>
      </w:r>
    </w:p>
    <w:p w14:paraId="2FF16334" w14:textId="2676CCEA" w:rsidR="007C336B" w:rsidRDefault="00CC1F65">
      <w:pPr>
        <w:pStyle w:val="SourceCode"/>
      </w:pPr>
      <w:r w:rsidRPr="00CC1F65">
        <w:drawing>
          <wp:inline distT="0" distB="0" distL="0" distR="0" wp14:anchorId="369FE548" wp14:editId="61DC0725">
            <wp:extent cx="6682740" cy="640080"/>
            <wp:effectExtent l="0" t="0" r="0" b="0"/>
            <wp:docPr id="206908289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082893" name=""/>
                    <pic:cNvPicPr/>
                  </pic:nvPicPr>
                  <pic:blipFill rotWithShape="1">
                    <a:blip r:embed="rId30"/>
                    <a:srcRect b="8693"/>
                    <a:stretch/>
                  </pic:blipFill>
                  <pic:spPr bwMode="auto">
                    <a:xfrm>
                      <a:off x="0" y="0"/>
                      <a:ext cx="6685580" cy="6403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7D67A" w14:textId="10AC9656" w:rsidR="001265AE" w:rsidRPr="00A339E0" w:rsidRDefault="00A339E0">
      <w:pPr>
        <w:pStyle w:val="BodyText"/>
        <w:rPr>
          <w:b/>
          <w:bCs/>
        </w:rPr>
      </w:pPr>
      <w:r w:rsidRPr="00A339E0">
        <w:rPr>
          <w:b/>
          <w:bCs/>
        </w:rPr>
        <w:t>Plots and Graphs: -</w:t>
      </w:r>
    </w:p>
    <w:p w14:paraId="48480026" w14:textId="70280B4B" w:rsidR="004432BA" w:rsidRDefault="00700034">
      <w:pPr>
        <w:pStyle w:val="BodyText"/>
      </w:pPr>
      <w:r w:rsidRPr="00700034">
        <w:lastRenderedPageBreak/>
        <w:drawing>
          <wp:inline distT="0" distB="0" distL="0" distR="0" wp14:anchorId="4B462359" wp14:editId="53A865CD">
            <wp:extent cx="3819079" cy="1150620"/>
            <wp:effectExtent l="0" t="0" r="0" b="0"/>
            <wp:docPr id="1435588285" name="Picture 1" descr="A picture containing time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35588285" name="Picture 1" descr="A picture containing timeline&#10;&#10;Description automatically generated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825480" cy="1152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3AE46D" w14:textId="00612F54" w:rsidR="00700034" w:rsidRDefault="00CA4FED">
      <w:pPr>
        <w:pStyle w:val="BodyText"/>
      </w:pPr>
      <w:r w:rsidRPr="00CA4FED">
        <w:drawing>
          <wp:inline distT="0" distB="0" distL="0" distR="0" wp14:anchorId="2B6163A9" wp14:editId="522A918F">
            <wp:extent cx="3870960" cy="1231180"/>
            <wp:effectExtent l="0" t="0" r="0" b="0"/>
            <wp:docPr id="1264731462" name="Picture 1" descr="A picture containing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64731462" name="Picture 1" descr="A picture containing chart&#10;&#10;Description automatically generated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3931533" cy="12504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6ECD32" w14:textId="7EA11048" w:rsidR="00CA4FED" w:rsidRDefault="004D2AB4">
      <w:pPr>
        <w:pStyle w:val="BodyText"/>
      </w:pPr>
      <w:r w:rsidRPr="004D2AB4">
        <w:drawing>
          <wp:inline distT="0" distB="0" distL="0" distR="0" wp14:anchorId="03FA969E" wp14:editId="25B7AA16">
            <wp:extent cx="3756660" cy="1208071"/>
            <wp:effectExtent l="0" t="0" r="0" b="0"/>
            <wp:docPr id="1535250789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5250789" name="Picture 1" descr="Chart, box and whisker chart&#10;&#10;Description automatically generated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3794557" cy="12202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0E4CC7" w14:textId="281D3183" w:rsidR="004D2AB4" w:rsidRDefault="0054662D">
      <w:pPr>
        <w:pStyle w:val="BodyText"/>
      </w:pPr>
      <w:r w:rsidRPr="0054662D">
        <w:drawing>
          <wp:inline distT="0" distB="0" distL="0" distR="0" wp14:anchorId="030136FA" wp14:editId="18942B23">
            <wp:extent cx="3970020" cy="1257597"/>
            <wp:effectExtent l="0" t="0" r="0" b="0"/>
            <wp:docPr id="1794394637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4394637" name="Picture 1" descr="Chart, box and whisker chart&#10;&#10;Description automatically generated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004286" cy="12684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FBBD95" w14:textId="29450E9C" w:rsidR="0054662D" w:rsidRDefault="00891FAF">
      <w:pPr>
        <w:pStyle w:val="BodyText"/>
      </w:pPr>
      <w:r w:rsidRPr="00891FAF">
        <w:drawing>
          <wp:inline distT="0" distB="0" distL="0" distR="0" wp14:anchorId="594E3190" wp14:editId="02FEEC27">
            <wp:extent cx="4038600" cy="1349220"/>
            <wp:effectExtent l="0" t="0" r="0" b="0"/>
            <wp:docPr id="1987003604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87003604" name="Picture 1" descr="Chart, box and whisker chart&#10;&#10;Description automatically generated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4056503" cy="13552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EA61FF" w14:textId="5E6DA2A3" w:rsidR="00891FAF" w:rsidRDefault="00C607B8">
      <w:pPr>
        <w:pStyle w:val="BodyText"/>
      </w:pPr>
      <w:r w:rsidRPr="00C607B8">
        <w:drawing>
          <wp:inline distT="0" distB="0" distL="0" distR="0" wp14:anchorId="2F052746" wp14:editId="6FB890D8">
            <wp:extent cx="4511040" cy="1250657"/>
            <wp:effectExtent l="0" t="0" r="0" b="0"/>
            <wp:docPr id="1910964632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10964632" name="Picture 1" descr="Chart, box and whisker chart&#10;&#10;Description automatically generated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4537587" cy="12580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CF7C0" w14:textId="08D2B613" w:rsidR="00C607B8" w:rsidRDefault="009F6294">
      <w:pPr>
        <w:pStyle w:val="BodyText"/>
      </w:pPr>
      <w:r w:rsidRPr="009F6294">
        <w:lastRenderedPageBreak/>
        <w:drawing>
          <wp:inline distT="0" distB="0" distL="0" distR="0" wp14:anchorId="169FAD4E" wp14:editId="7B818ED1">
            <wp:extent cx="4130040" cy="1368738"/>
            <wp:effectExtent l="0" t="0" r="0" b="0"/>
            <wp:docPr id="1672232580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2232580" name="Picture 1" descr="Chart, box and whisker chart&#10;&#10;Description automatically generated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4142707" cy="13729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1CD4CA" w14:textId="7EBBB3DF" w:rsidR="009F6294" w:rsidRDefault="00090023">
      <w:pPr>
        <w:pStyle w:val="BodyText"/>
      </w:pPr>
      <w:r w:rsidRPr="00090023">
        <w:drawing>
          <wp:inline distT="0" distB="0" distL="0" distR="0" wp14:anchorId="01F06E79" wp14:editId="7CD48FF8">
            <wp:extent cx="4625340" cy="1227988"/>
            <wp:effectExtent l="0" t="0" r="0" b="0"/>
            <wp:docPr id="481613401" name="Picture 1" descr="Box and whisker char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1613401" name="Picture 1" descr="Box and whisker chart&#10;&#10;Description automatically generated with low confidence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637606" cy="1231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18DC84" w14:textId="2DA7F57D" w:rsidR="003F6BDA" w:rsidRDefault="00A071AC">
      <w:pPr>
        <w:pStyle w:val="BodyText"/>
      </w:pPr>
      <w:r w:rsidRPr="00A071AC">
        <w:drawing>
          <wp:inline distT="0" distB="0" distL="0" distR="0" wp14:anchorId="1F819367" wp14:editId="1F9C15AE">
            <wp:extent cx="3878580" cy="2371486"/>
            <wp:effectExtent l="0" t="0" r="0" b="0"/>
            <wp:docPr id="627370066" name="Picture 1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27370066" name="Picture 1" descr="Chart, box and whisker chart&#10;&#10;Description automatically generated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3883496" cy="2374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B0169A" w14:textId="4EE92C20" w:rsidR="000C03E5" w:rsidRDefault="000C03E5">
      <w:pPr>
        <w:pStyle w:val="BodyText"/>
      </w:pPr>
      <w:r>
        <w:t xml:space="preserve">Scatterplots showing </w:t>
      </w:r>
      <w:r w:rsidR="00EB3F7C">
        <w:t xml:space="preserve">graphs of variation of </w:t>
      </w:r>
      <w:r w:rsidR="009353AC">
        <w:t xml:space="preserve">various measures with respect to type of </w:t>
      </w:r>
      <w:r w:rsidR="00BA4420">
        <w:t>universities: -</w:t>
      </w:r>
    </w:p>
    <w:p w14:paraId="0F1EC8B5" w14:textId="77777777" w:rsidR="00090023" w:rsidRDefault="00090023">
      <w:pPr>
        <w:pStyle w:val="BodyText"/>
      </w:pPr>
    </w:p>
    <w:p w14:paraId="2DAE4643" w14:textId="77777777" w:rsidR="004D2AB4" w:rsidRDefault="004D2AB4">
      <w:pPr>
        <w:pStyle w:val="BodyText"/>
      </w:pPr>
    </w:p>
    <w:p w14:paraId="4F2E3ED7" w14:textId="57326F2A" w:rsidR="004432BA" w:rsidRDefault="00A337DE">
      <w:pPr>
        <w:pStyle w:val="BodyText"/>
        <w:rPr>
          <w:noProof/>
        </w:rPr>
      </w:pPr>
      <w:r>
        <w:rPr>
          <w:noProof/>
        </w:rPr>
        <w:lastRenderedPageBreak/>
        <w:drawing>
          <wp:inline distT="0" distB="0" distL="0" distR="0" wp14:anchorId="4CC7D699" wp14:editId="76BDAB92">
            <wp:extent cx="2895600" cy="1981200"/>
            <wp:effectExtent l="0" t="0" r="0" b="0"/>
            <wp:docPr id="3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7" name="Picture" descr="Sana_module3_05032023_files/figure-docx/unnamed-chunk-1-1.png"/>
                    <pic:cNvPicPr>
                      <a:picLocks noChangeAspect="1" noChangeArrowheads="1"/>
                    </pic:cNvPicPr>
                  </pic:nvPicPr>
                  <pic:blipFill>
                    <a:blip r:embed="rId40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923" cy="1981421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432BA">
        <w:rPr>
          <w:noProof/>
        </w:rPr>
        <w:t xml:space="preserve">  </w:t>
      </w:r>
      <w:r>
        <w:rPr>
          <w:noProof/>
        </w:rPr>
        <w:drawing>
          <wp:inline distT="0" distB="0" distL="0" distR="0" wp14:anchorId="4CC7D69B" wp14:editId="3FFBDC49">
            <wp:extent cx="2956560" cy="1981200"/>
            <wp:effectExtent l="0" t="0" r="0" b="0"/>
            <wp:docPr id="3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0" name="Picture" descr="Sana_module3_05032023_files/figure-docx/unnamed-chunk-1-2.png"/>
                    <pic:cNvPicPr>
                      <a:picLocks noChangeAspect="1" noChangeArrowheads="1"/>
                    </pic:cNvPicPr>
                  </pic:nvPicPr>
                  <pic:blipFill>
                    <a:blip r:embed="rId4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56894" cy="19814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0A9FEC3" w14:textId="77777777" w:rsidR="004432BA" w:rsidRDefault="004432BA">
      <w:pPr>
        <w:pStyle w:val="BodyText"/>
      </w:pPr>
    </w:p>
    <w:p w14:paraId="2F2347C5" w14:textId="5A0BA367" w:rsidR="004432BA" w:rsidRDefault="00A337DE">
      <w:pPr>
        <w:pStyle w:val="BodyText"/>
        <w:rPr>
          <w:noProof/>
        </w:rPr>
      </w:pPr>
      <w:r>
        <w:rPr>
          <w:noProof/>
        </w:rPr>
        <w:drawing>
          <wp:inline distT="0" distB="0" distL="0" distR="0" wp14:anchorId="4CC7D69D" wp14:editId="3A7D1DC5">
            <wp:extent cx="2941320" cy="2148840"/>
            <wp:effectExtent l="0" t="0" r="0" b="0"/>
            <wp:docPr id="42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" name="Picture" descr="Sana_module3_05032023_files/figure-docx/unnamed-chunk-1-3.png"/>
                    <pic:cNvPicPr>
                      <a:picLocks noChangeAspect="1" noChangeArrowheads="1"/>
                    </pic:cNvPicPr>
                  </pic:nvPicPr>
                  <pic:blipFill>
                    <a:blip r:embed="rId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1653" cy="2149083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432BA">
        <w:rPr>
          <w:noProof/>
        </w:rPr>
        <w:t xml:space="preserve">  </w:t>
      </w:r>
      <w:r>
        <w:rPr>
          <w:noProof/>
        </w:rPr>
        <w:drawing>
          <wp:inline distT="0" distB="0" distL="0" distR="0" wp14:anchorId="4CC7D69F" wp14:editId="3E957D70">
            <wp:extent cx="2903220" cy="2095500"/>
            <wp:effectExtent l="0" t="0" r="0" b="0"/>
            <wp:docPr id="45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" descr="Sana_module3_05032023_files/figure-docx/unnamed-chunk-1-4.png"/>
                    <pic:cNvPicPr>
                      <a:picLocks noChangeAspect="1" noChangeArrowheads="1"/>
                    </pic:cNvPicPr>
                  </pic:nvPicPr>
                  <pic:blipFill>
                    <a:blip r:embed="rId43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03220" cy="209550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A34C0C7" w14:textId="77777777" w:rsidR="004432BA" w:rsidRDefault="004432BA">
      <w:pPr>
        <w:pStyle w:val="BodyText"/>
      </w:pPr>
    </w:p>
    <w:p w14:paraId="4CC7D67B" w14:textId="6CEBDA51" w:rsidR="001265AE" w:rsidRDefault="00A337DE">
      <w:pPr>
        <w:pStyle w:val="BodyText"/>
      </w:pPr>
      <w:r>
        <w:rPr>
          <w:noProof/>
        </w:rPr>
        <w:drawing>
          <wp:inline distT="0" distB="0" distL="0" distR="0" wp14:anchorId="4CC7D6A1" wp14:editId="737C738E">
            <wp:extent cx="2811780" cy="2407920"/>
            <wp:effectExtent l="0" t="0" r="0" b="0"/>
            <wp:docPr id="48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" descr="Sana_module3_05032023_files/figure-docx/unnamed-chunk-1-5.png"/>
                    <pic:cNvPicPr>
                      <a:picLocks noChangeAspect="1" noChangeArrowheads="1"/>
                    </pic:cNvPicPr>
                  </pic:nvPicPr>
                  <pic:blipFill>
                    <a:blip r:embed="rId44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2094" cy="2408189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C7D67C" w14:textId="7BF486AE" w:rsidR="001265AE" w:rsidRDefault="00A337DE">
      <w:pPr>
        <w:pStyle w:val="BodyText"/>
        <w:rPr>
          <w:noProof/>
        </w:rPr>
      </w:pPr>
      <w:r>
        <w:rPr>
          <w:noProof/>
        </w:rPr>
        <w:lastRenderedPageBreak/>
        <w:drawing>
          <wp:inline distT="0" distB="0" distL="0" distR="0" wp14:anchorId="4CC7D6A3" wp14:editId="5B4D4831">
            <wp:extent cx="2598420" cy="2202180"/>
            <wp:effectExtent l="0" t="0" r="0" b="0"/>
            <wp:docPr id="51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2" name="Picture" descr="Sana_module3_05032023_files/figure-docx/density%20plots%20-1.png"/>
                    <pic:cNvPicPr>
                      <a:picLocks noChangeAspect="1" noChangeArrowheads="1"/>
                    </pic:cNvPicPr>
                  </pic:nvPicPr>
                  <pic:blipFill>
                    <a:blip r:embed="rId45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98717" cy="2202432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432BA">
        <w:rPr>
          <w:noProof/>
        </w:rPr>
        <w:t xml:space="preserve">           </w:t>
      </w:r>
      <w:r>
        <w:rPr>
          <w:noProof/>
        </w:rPr>
        <w:drawing>
          <wp:inline distT="0" distB="0" distL="0" distR="0" wp14:anchorId="4CC7D6A5" wp14:editId="0D3C77C9">
            <wp:extent cx="2842260" cy="2232660"/>
            <wp:effectExtent l="0" t="0" r="0" b="0"/>
            <wp:docPr id="54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5" name="Picture" descr="Sana_module3_05032023_files/figure-docx/density%20plots%20-2.png"/>
                    <pic:cNvPicPr>
                      <a:picLocks noChangeAspect="1" noChangeArrowheads="1"/>
                    </pic:cNvPicPr>
                  </pic:nvPicPr>
                  <pic:blipFill>
                    <a:blip r:embed="rId4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42572" cy="2232905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CC7D6A7" wp14:editId="173542CC">
            <wp:extent cx="2308860" cy="2202180"/>
            <wp:effectExtent l="0" t="0" r="0" b="0"/>
            <wp:docPr id="57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" name="Picture" descr="Sana_module3_05032023_files/figure-docx/density%20plots%20-3.png"/>
                    <pic:cNvPicPr>
                      <a:picLocks noChangeAspect="1" noChangeArrowheads="1"/>
                    </pic:cNvPicPr>
                  </pic:nvPicPr>
                  <pic:blipFill>
                    <a:blip r:embed="rId4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09116" cy="2202424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r w:rsidR="004432BA">
        <w:rPr>
          <w:noProof/>
        </w:rPr>
        <w:t xml:space="preserve">                    </w:t>
      </w:r>
      <w:r>
        <w:rPr>
          <w:noProof/>
        </w:rPr>
        <w:drawing>
          <wp:inline distT="0" distB="0" distL="0" distR="0" wp14:anchorId="4CC7D6A9" wp14:editId="166CB63F">
            <wp:extent cx="2895600" cy="2179320"/>
            <wp:effectExtent l="0" t="0" r="0" b="0"/>
            <wp:docPr id="60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1" name="Picture" descr="Sana_module3_05032023_files/figure-docx/density%20plots%20-4.png"/>
                    <pic:cNvPicPr>
                      <a:picLocks noChangeAspect="1" noChangeArrowheads="1"/>
                    </pic:cNvPicPr>
                  </pic:nvPicPr>
                  <pic:blipFill>
                    <a:blip r:embed="rId4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95600" cy="217932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24BF3C3E" w14:textId="2FD683FA" w:rsidR="00BA4420" w:rsidRDefault="00886421">
      <w:pPr>
        <w:pStyle w:val="BodyText"/>
        <w:rPr>
          <w:noProof/>
        </w:rPr>
      </w:pPr>
      <w:r w:rsidRPr="00A337DE">
        <w:rPr>
          <w:b/>
          <w:bCs/>
          <w:noProof/>
        </w:rPr>
        <w:t>Observation</w:t>
      </w:r>
      <w:r w:rsidRPr="00A337DE">
        <w:rPr>
          <w:noProof/>
        </w:rPr>
        <w:t xml:space="preserve"> </w:t>
      </w:r>
      <w:r>
        <w:rPr>
          <w:noProof/>
        </w:rPr>
        <w:t>:-</w:t>
      </w:r>
    </w:p>
    <w:p w14:paraId="1BED588C" w14:textId="50AE03E8" w:rsidR="00886421" w:rsidRDefault="00886421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 xml:space="preserve">From the above boxplots , </w:t>
      </w:r>
      <w:r w:rsidR="00654A09">
        <w:rPr>
          <w:noProof/>
        </w:rPr>
        <w:t>we can say that the data is skewed and there is considerable number of outliers in the dataset.</w:t>
      </w:r>
    </w:p>
    <w:p w14:paraId="18F72B77" w14:textId="1E83602D" w:rsidR="00654A09" w:rsidRDefault="00654A09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 xml:space="preserve">The </w:t>
      </w:r>
      <w:r w:rsidR="00264F25">
        <w:rPr>
          <w:noProof/>
        </w:rPr>
        <w:t xml:space="preserve">huge number of varation in the number of </w:t>
      </w:r>
      <w:r w:rsidR="00E56957">
        <w:rPr>
          <w:noProof/>
        </w:rPr>
        <w:t xml:space="preserve">fulltime undergraduates in public universities and private universities. The number is greater in </w:t>
      </w:r>
      <w:r w:rsidR="00155D85">
        <w:rPr>
          <w:noProof/>
        </w:rPr>
        <w:t>public universities .</w:t>
      </w:r>
    </w:p>
    <w:p w14:paraId="6A3EF856" w14:textId="1016B762" w:rsidR="00155D85" w:rsidRDefault="00925DE7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 xml:space="preserve">Most of the full time undergraduates </w:t>
      </w:r>
      <w:r w:rsidR="00053254">
        <w:rPr>
          <w:noProof/>
        </w:rPr>
        <w:t>from top 10% of H.S class prefers public universities that private</w:t>
      </w:r>
    </w:p>
    <w:p w14:paraId="70ECA615" w14:textId="0382BD3F" w:rsidR="00053254" w:rsidRDefault="00053254" w:rsidP="00053254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 xml:space="preserve">Most of the full time undergraduates from top </w:t>
      </w:r>
      <w:r>
        <w:rPr>
          <w:noProof/>
        </w:rPr>
        <w:t>25</w:t>
      </w:r>
      <w:r>
        <w:rPr>
          <w:noProof/>
        </w:rPr>
        <w:t>% of H.S class prefers public universities that private</w:t>
      </w:r>
    </w:p>
    <w:p w14:paraId="75B0CAE8" w14:textId="08279208" w:rsidR="00053254" w:rsidRDefault="004C6E1D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>The acceptance rate and Enrollment rate is higher in public universities.</w:t>
      </w:r>
    </w:p>
    <w:p w14:paraId="0E01D06E" w14:textId="1CE937CA" w:rsidR="004C6E1D" w:rsidRDefault="004C6E1D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>The out</w:t>
      </w:r>
      <w:r w:rsidR="000E418A">
        <w:rPr>
          <w:noProof/>
        </w:rPr>
        <w:t xml:space="preserve">-of-state tuition is very </w:t>
      </w:r>
      <w:r w:rsidR="00B77AED">
        <w:rPr>
          <w:noProof/>
        </w:rPr>
        <w:t>high in private universities than public universities.</w:t>
      </w:r>
    </w:p>
    <w:p w14:paraId="43D85607" w14:textId="74AD0EFA" w:rsidR="00B77AED" w:rsidRDefault="007076E3" w:rsidP="00886421">
      <w:pPr>
        <w:pStyle w:val="BodyText"/>
        <w:numPr>
          <w:ilvl w:val="0"/>
          <w:numId w:val="4"/>
        </w:numPr>
        <w:rPr>
          <w:noProof/>
        </w:rPr>
      </w:pPr>
      <w:r>
        <w:rPr>
          <w:noProof/>
        </w:rPr>
        <w:t xml:space="preserve">The </w:t>
      </w:r>
      <w:r w:rsidR="00115672">
        <w:rPr>
          <w:noProof/>
        </w:rPr>
        <w:t>full time undergraduate student prefer public universities than private as the out-of-state tuition is less in public than in private.</w:t>
      </w:r>
    </w:p>
    <w:p w14:paraId="4CC7D67E" w14:textId="389570F5" w:rsidR="001265AE" w:rsidRPr="00115672" w:rsidRDefault="001B4850" w:rsidP="001B4850">
      <w:pPr>
        <w:pStyle w:val="BodyText"/>
        <w:rPr>
          <w:b/>
          <w:bCs/>
          <w:noProof/>
        </w:rPr>
      </w:pPr>
      <w:r w:rsidRPr="00115672">
        <w:rPr>
          <w:b/>
          <w:bCs/>
        </w:rPr>
        <w:t xml:space="preserve">Correlation </w:t>
      </w:r>
      <w:r w:rsidR="00BA4420" w:rsidRPr="00115672">
        <w:rPr>
          <w:b/>
          <w:bCs/>
        </w:rPr>
        <w:t>matrix: -</w:t>
      </w:r>
    </w:p>
    <w:p w14:paraId="05D2916E" w14:textId="28616F09" w:rsidR="001B4850" w:rsidRDefault="001B4850" w:rsidP="001B4850">
      <w:pPr>
        <w:pStyle w:val="BodyText"/>
      </w:pPr>
      <w:r>
        <w:rPr>
          <w:noProof/>
        </w:rPr>
        <w:lastRenderedPageBreak/>
        <w:drawing>
          <wp:inline distT="0" distB="0" distL="0" distR="0" wp14:anchorId="3CED8357" wp14:editId="3D02EB46">
            <wp:extent cx="4069080" cy="3368040"/>
            <wp:effectExtent l="0" t="0" r="0" b="0"/>
            <wp:docPr id="63" name="Picture" descr="Chart, scatter chart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3" name="Picture" descr="Chart, scatter chart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49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9080" cy="3368040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56E483" w14:textId="02955E60" w:rsidR="00115672" w:rsidRDefault="00115672" w:rsidP="001B4850">
      <w:pPr>
        <w:pStyle w:val="BodyText"/>
      </w:pPr>
      <w:r>
        <w:t xml:space="preserve">From the correlation matrix, we can say that our probability that the university in public/private </w:t>
      </w:r>
      <w:r w:rsidR="0017098D">
        <w:t>largely</w:t>
      </w:r>
      <w:r>
        <w:t xml:space="preserve"> depend</w:t>
      </w:r>
      <w:r w:rsidR="0017098D">
        <w:t>s</w:t>
      </w:r>
      <w:r>
        <w:t xml:space="preserve"> on the</w:t>
      </w:r>
      <w:r w:rsidR="0017098D">
        <w:t xml:space="preserve"> number of fulltime undergraduates and out-of-station tuition fees.</w:t>
      </w:r>
    </w:p>
    <w:p w14:paraId="75A89DAE" w14:textId="661B4A71" w:rsidR="001B4850" w:rsidRPr="00844C03" w:rsidRDefault="001B4850">
      <w:pPr>
        <w:pStyle w:val="SourceCode"/>
        <w:rPr>
          <w:rStyle w:val="VerbatimChar"/>
          <w:rFonts w:asciiTheme="minorHAnsi" w:hAnsiTheme="minorHAnsi"/>
          <w:b/>
          <w:bCs/>
          <w:sz w:val="24"/>
        </w:rPr>
      </w:pPr>
      <w:r w:rsidRPr="00844C03">
        <w:rPr>
          <w:rStyle w:val="VerbatimChar"/>
          <w:rFonts w:asciiTheme="minorHAnsi" w:hAnsiTheme="minorHAnsi"/>
          <w:b/>
          <w:bCs/>
          <w:sz w:val="24"/>
        </w:rPr>
        <w:t>Splitting the Dataset into Train and Test: -</w:t>
      </w:r>
    </w:p>
    <w:p w14:paraId="6809A4C1" w14:textId="5D310DED" w:rsidR="00DC3A25" w:rsidRPr="001B4850" w:rsidRDefault="00DC3A25">
      <w:pPr>
        <w:pStyle w:val="SourceCode"/>
        <w:rPr>
          <w:rStyle w:val="VerbatimChar"/>
          <w:b/>
          <w:bCs/>
        </w:rPr>
      </w:pPr>
      <w:r w:rsidRPr="00DC3A25">
        <w:rPr>
          <w:rStyle w:val="VerbatimChar"/>
        </w:rPr>
        <w:drawing>
          <wp:inline distT="0" distB="0" distL="0" distR="0" wp14:anchorId="3DF01A29" wp14:editId="3F28614C">
            <wp:extent cx="4900085" cy="1066892"/>
            <wp:effectExtent l="0" t="0" r="0" b="0"/>
            <wp:docPr id="579457207" name="Picture 1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79457207" name="Picture 1" descr="Graphical user interface, text&#10;&#10;Description automatically generated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4900085" cy="1066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C7D683" w14:textId="6240A3BF" w:rsidR="001265AE" w:rsidRPr="00834810" w:rsidRDefault="00A337DE">
      <w:pPr>
        <w:pStyle w:val="SourceCode"/>
        <w:rPr>
          <w:rFonts w:asciiTheme="majorHAnsi" w:hAnsiTheme="majorHAnsi" w:cstheme="majorHAnsi"/>
        </w:rPr>
      </w:pPr>
      <w:r w:rsidRPr="00834810">
        <w:rPr>
          <w:rStyle w:val="VerbatimChar"/>
          <w:rFonts w:asciiTheme="majorHAnsi" w:hAnsiTheme="majorHAnsi" w:cstheme="majorHAnsi"/>
          <w:sz w:val="24"/>
        </w:rPr>
        <w:t xml:space="preserve">The train dataset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has 545 rows</w:t>
      </w:r>
      <w:r w:rsidRPr="0083481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and 20</w:t>
      </w:r>
      <w:r w:rsidRPr="0083481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columns.</w:t>
      </w:r>
    </w:p>
    <w:p w14:paraId="4CC7D684" w14:textId="4FB47DDF" w:rsidR="001265AE" w:rsidRPr="00834810" w:rsidRDefault="00A337DE">
      <w:pPr>
        <w:pStyle w:val="SourceCode"/>
        <w:rPr>
          <w:rStyle w:val="VerbatimChar"/>
          <w:rFonts w:asciiTheme="majorHAnsi" w:hAnsiTheme="majorHAnsi" w:cstheme="majorHAnsi"/>
          <w:sz w:val="24"/>
        </w:rPr>
      </w:pPr>
      <w:r w:rsidRPr="00834810">
        <w:rPr>
          <w:rStyle w:val="VerbatimChar"/>
          <w:rFonts w:asciiTheme="majorHAnsi" w:hAnsiTheme="majorHAnsi" w:cstheme="majorHAnsi"/>
          <w:sz w:val="24"/>
        </w:rPr>
        <w:t xml:space="preserve">The train dataset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has 232 rows</w:t>
      </w:r>
      <w:r w:rsidRPr="0083481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and 20</w:t>
      </w:r>
      <w:r w:rsidRPr="00834810">
        <w:rPr>
          <w:rStyle w:val="VerbatimChar"/>
          <w:rFonts w:asciiTheme="majorHAnsi" w:hAnsiTheme="majorHAnsi" w:cstheme="majorHAnsi"/>
          <w:sz w:val="24"/>
        </w:rPr>
        <w:t xml:space="preserve"> </w:t>
      </w:r>
      <w:r w:rsidR="001B4850" w:rsidRPr="00834810">
        <w:rPr>
          <w:rStyle w:val="VerbatimChar"/>
          <w:rFonts w:asciiTheme="majorHAnsi" w:hAnsiTheme="majorHAnsi" w:cstheme="majorHAnsi"/>
          <w:sz w:val="24"/>
        </w:rPr>
        <w:t>columns.</w:t>
      </w:r>
    </w:p>
    <w:p w14:paraId="48113E3B" w14:textId="337EA521" w:rsidR="00DC3A25" w:rsidRPr="00834810" w:rsidRDefault="00DC3A25">
      <w:pPr>
        <w:pStyle w:val="SourceCode"/>
        <w:rPr>
          <w:rStyle w:val="VerbatimChar"/>
          <w:rFonts w:asciiTheme="majorHAnsi" w:hAnsiTheme="majorHAnsi" w:cstheme="majorHAnsi"/>
          <w:b/>
          <w:bCs/>
          <w:sz w:val="24"/>
          <w:szCs w:val="28"/>
        </w:rPr>
      </w:pPr>
      <w:r w:rsidRPr="00834810"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t>Building Logistic Regression Model: -</w:t>
      </w:r>
    </w:p>
    <w:p w14:paraId="4F3F9F2E" w14:textId="34F9635B" w:rsidR="00834810" w:rsidRPr="00834810" w:rsidRDefault="001B6B6B">
      <w:pPr>
        <w:pStyle w:val="SourceCode"/>
        <w:rPr>
          <w:rStyle w:val="VerbatimChar"/>
          <w:rFonts w:asciiTheme="majorHAnsi" w:hAnsiTheme="majorHAnsi" w:cstheme="majorHAnsi"/>
          <w:sz w:val="24"/>
          <w:szCs w:val="28"/>
        </w:rPr>
      </w:pPr>
      <w:r w:rsidRPr="00834810">
        <w:rPr>
          <w:rStyle w:val="VerbatimChar"/>
          <w:rFonts w:asciiTheme="majorHAnsi" w:hAnsiTheme="majorHAnsi" w:cstheme="majorHAnsi"/>
          <w:sz w:val="24"/>
          <w:szCs w:val="28"/>
        </w:rPr>
        <w:t xml:space="preserve">We perform logistic regression model </w:t>
      </w:r>
      <w:r w:rsidR="00752DEA" w:rsidRPr="00834810">
        <w:rPr>
          <w:rStyle w:val="VerbatimChar"/>
          <w:rFonts w:asciiTheme="majorHAnsi" w:hAnsiTheme="majorHAnsi" w:cstheme="majorHAnsi"/>
          <w:sz w:val="24"/>
          <w:szCs w:val="28"/>
        </w:rPr>
        <w:t xml:space="preserve">by taking all the independent variables and </w:t>
      </w:r>
      <w:r w:rsidR="00834810" w:rsidRPr="00834810">
        <w:rPr>
          <w:rStyle w:val="VerbatimChar"/>
          <w:rFonts w:asciiTheme="majorHAnsi" w:hAnsiTheme="majorHAnsi" w:cstheme="majorHAnsi"/>
          <w:sz w:val="24"/>
          <w:szCs w:val="28"/>
        </w:rPr>
        <w:t>checking</w:t>
      </w:r>
      <w:r w:rsidR="00752DEA" w:rsidRPr="00834810">
        <w:rPr>
          <w:rStyle w:val="VerbatimChar"/>
          <w:rFonts w:asciiTheme="majorHAnsi" w:hAnsiTheme="majorHAnsi" w:cstheme="majorHAnsi"/>
          <w:sz w:val="24"/>
          <w:szCs w:val="28"/>
        </w:rPr>
        <w:t xml:space="preserve"> for </w:t>
      </w:r>
      <w:r w:rsidR="00834810" w:rsidRPr="00834810">
        <w:rPr>
          <w:rStyle w:val="VerbatimChar"/>
          <w:rFonts w:asciiTheme="majorHAnsi" w:hAnsiTheme="majorHAnsi" w:cstheme="majorHAnsi"/>
          <w:sz w:val="24"/>
          <w:szCs w:val="28"/>
        </w:rPr>
        <w:t>results.</w:t>
      </w:r>
    </w:p>
    <w:p w14:paraId="2D960BC7" w14:textId="20AE0697" w:rsidR="001B6B6B" w:rsidRPr="00DC3A25" w:rsidRDefault="00752DEA">
      <w:pPr>
        <w:pStyle w:val="SourceCode"/>
        <w:rPr>
          <w:rStyle w:val="VerbatimChar"/>
          <w:b/>
          <w:bCs/>
        </w:rPr>
      </w:pPr>
      <w:r>
        <w:rPr>
          <w:rStyle w:val="VerbatimChar"/>
          <w:b/>
          <w:bCs/>
        </w:rPr>
        <w:t xml:space="preserve"> </w:t>
      </w:r>
    </w:p>
    <w:p w14:paraId="743551C8" w14:textId="0C3C059D" w:rsidR="001B4850" w:rsidRDefault="00AF0A7A">
      <w:pPr>
        <w:pStyle w:val="SourceCode"/>
      </w:pPr>
      <w:r w:rsidRPr="00AF0A7A">
        <w:lastRenderedPageBreak/>
        <w:drawing>
          <wp:inline distT="0" distB="0" distL="0" distR="0" wp14:anchorId="75B02057" wp14:editId="5A99E791">
            <wp:extent cx="6648160" cy="4907280"/>
            <wp:effectExtent l="0" t="0" r="0" b="0"/>
            <wp:docPr id="447163952" name="Picture 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7163952" name="Picture 1" descr="Table&#10;&#10;Description automatically generated"/>
                    <pic:cNvPicPr/>
                  </pic:nvPicPr>
                  <pic:blipFill>
                    <a:blip r:embed="rId51"/>
                    <a:stretch>
                      <a:fillRect/>
                    </a:stretch>
                  </pic:blipFill>
                  <pic:spPr>
                    <a:xfrm>
                      <a:off x="0" y="0"/>
                      <a:ext cx="6661963" cy="49174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705A4" w14:textId="18B2F03E" w:rsidR="002618F4" w:rsidRDefault="001B6B6B">
      <w:pPr>
        <w:pStyle w:val="FirstParagraph"/>
      </w:pPr>
      <w:r>
        <w:t xml:space="preserve">From the above </w:t>
      </w:r>
      <w:r w:rsidR="00834810">
        <w:t xml:space="preserve">model </w:t>
      </w:r>
      <w:r w:rsidR="00F538C8">
        <w:t>summary,</w:t>
      </w:r>
      <w:r w:rsidR="00834810">
        <w:t xml:space="preserve"> we can say the significant variables </w:t>
      </w:r>
      <w:r w:rsidR="00F538C8">
        <w:t xml:space="preserve">are </w:t>
      </w:r>
      <w:r w:rsidR="00517C5D">
        <w:t>`</w:t>
      </w:r>
      <w:proofErr w:type="spellStart"/>
      <w:r w:rsidR="00517C5D">
        <w:t>F.undergrad</w:t>
      </w:r>
      <w:proofErr w:type="spellEnd"/>
      <w:r w:rsidR="00517C5D">
        <w:t xml:space="preserve">` and `Outstate` which means lower the number of </w:t>
      </w:r>
      <w:r w:rsidR="00E044FB">
        <w:t>full time undergraduate students increases the chances the university bein</w:t>
      </w:r>
      <w:r w:rsidR="00025BE4">
        <w:t>g</w:t>
      </w:r>
      <w:r w:rsidR="00E044FB">
        <w:t xml:space="preserve"> labelled as </w:t>
      </w:r>
      <w:r w:rsidR="00B77A63">
        <w:t xml:space="preserve">Private . </w:t>
      </w:r>
    </w:p>
    <w:p w14:paraId="0C0839A1" w14:textId="2F680DA8" w:rsidR="00494C76" w:rsidRDefault="00494C76" w:rsidP="00B77A63">
      <w:pPr>
        <w:pStyle w:val="BodyText"/>
      </w:pPr>
      <w:r>
        <w:t>Similarly,</w:t>
      </w:r>
      <w:r w:rsidR="00C83589">
        <w:t xml:space="preserve"> Higher </w:t>
      </w:r>
      <w:r w:rsidR="00A337DE">
        <w:t>Education increases</w:t>
      </w:r>
      <w:r w:rsidR="00C83589">
        <w:t xml:space="preserve"> the cost of out-of-state tuition </w:t>
      </w:r>
      <w:r w:rsidR="00A337DE">
        <w:t>fees,</w:t>
      </w:r>
      <w:r w:rsidR="00C83589">
        <w:t xml:space="preserve"> the chances of university being labelled as </w:t>
      </w:r>
      <w:r>
        <w:t xml:space="preserve">private </w:t>
      </w:r>
      <w:r w:rsidR="00A337DE">
        <w:t>increases.</w:t>
      </w:r>
    </w:p>
    <w:p w14:paraId="45E5423D" w14:textId="4990B08A" w:rsidR="00B77A63" w:rsidRPr="00B77A63" w:rsidRDefault="00494C76" w:rsidP="00B77A63">
      <w:pPr>
        <w:pStyle w:val="BodyText"/>
      </w:pPr>
      <w:r>
        <w:t xml:space="preserve">Hence we will rebuilt the model with </w:t>
      </w:r>
      <w:r w:rsidR="00A07778">
        <w:t xml:space="preserve">only significant variables and interpret the </w:t>
      </w:r>
      <w:r w:rsidR="00A337DE">
        <w:t>results:</w:t>
      </w:r>
      <w:r w:rsidR="00A07778">
        <w:t>-</w:t>
      </w:r>
      <w:r w:rsidR="00C83589">
        <w:t xml:space="preserve"> </w:t>
      </w:r>
    </w:p>
    <w:p w14:paraId="3545EE66" w14:textId="239A6093" w:rsidR="002618F4" w:rsidRDefault="00E606D7" w:rsidP="002618F4">
      <w:pPr>
        <w:pStyle w:val="BodyText"/>
      </w:pPr>
      <w:r w:rsidRPr="00E606D7">
        <w:lastRenderedPageBreak/>
        <w:drawing>
          <wp:inline distT="0" distB="0" distL="0" distR="0" wp14:anchorId="7477A298" wp14:editId="52E75849">
            <wp:extent cx="5943600" cy="2497455"/>
            <wp:effectExtent l="0" t="0" r="0" b="0"/>
            <wp:docPr id="88560176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85601761" name="Picture 1" descr="Text&#10;&#10;Description automatically generated"/>
                    <pic:cNvPicPr/>
                  </pic:nvPicPr>
                  <pic:blipFill>
                    <a:blip r:embed="rId5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97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CCECA" w14:textId="08BC7E3B" w:rsidR="00A07778" w:rsidRDefault="00A07778" w:rsidP="002618F4">
      <w:pPr>
        <w:pStyle w:val="BodyText"/>
      </w:pPr>
      <w:r>
        <w:t xml:space="preserve">In this model we can see that AIC score has increased from the previous </w:t>
      </w:r>
      <w:r w:rsidR="00DE3F67">
        <w:t>model.</w:t>
      </w:r>
    </w:p>
    <w:p w14:paraId="2916E841" w14:textId="6E9D42DD" w:rsidR="00DE3F67" w:rsidRPr="00DE3F67" w:rsidRDefault="00DE3F67" w:rsidP="002618F4">
      <w:pPr>
        <w:pStyle w:val="BodyText"/>
        <w:rPr>
          <w:b/>
          <w:bCs/>
          <w:sz w:val="28"/>
          <w:szCs w:val="28"/>
        </w:rPr>
      </w:pPr>
      <w:r w:rsidRPr="00DE3F67">
        <w:rPr>
          <w:b/>
          <w:bCs/>
          <w:sz w:val="28"/>
          <w:szCs w:val="28"/>
        </w:rPr>
        <w:t>MODEL METRICS AND PERFORMANCE: -</w:t>
      </w:r>
    </w:p>
    <w:p w14:paraId="22A367D3" w14:textId="76CE5782" w:rsidR="00DE3F67" w:rsidRDefault="00DE3F67" w:rsidP="002618F4">
      <w:pPr>
        <w:pStyle w:val="BodyText"/>
      </w:pPr>
      <w:r>
        <w:t>Prediction the Train dataset: -</w:t>
      </w:r>
    </w:p>
    <w:p w14:paraId="42105FC3" w14:textId="0AD878FA" w:rsidR="00DE3F67" w:rsidRDefault="00DE3F67" w:rsidP="002618F4">
      <w:pPr>
        <w:pStyle w:val="BodyText"/>
      </w:pPr>
      <w:r>
        <w:t>We will first test our model against the train dataset to check the model accuracy.</w:t>
      </w:r>
    </w:p>
    <w:p w14:paraId="49ABBFD6" w14:textId="6E72613E" w:rsidR="00DE3F67" w:rsidRDefault="0087379B" w:rsidP="002618F4">
      <w:pPr>
        <w:pStyle w:val="BodyText"/>
      </w:pPr>
      <w:r w:rsidRPr="0087379B">
        <w:drawing>
          <wp:inline distT="0" distB="0" distL="0" distR="0" wp14:anchorId="35097764" wp14:editId="47361883">
            <wp:extent cx="4694327" cy="434378"/>
            <wp:effectExtent l="0" t="0" r="0" b="3810"/>
            <wp:docPr id="1019288747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9288747" name="Picture 1" descr="Text&#10;&#10;Description automatically generated"/>
                    <pic:cNvPicPr/>
                  </pic:nvPicPr>
                  <pic:blipFill>
                    <a:blip r:embed="rId53"/>
                    <a:stretch>
                      <a:fillRect/>
                    </a:stretch>
                  </pic:blipFill>
                  <pic:spPr>
                    <a:xfrm>
                      <a:off x="0" y="0"/>
                      <a:ext cx="4694327" cy="43437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371F80" w14:textId="6D3017C1" w:rsidR="00E606D7" w:rsidRPr="00836853" w:rsidRDefault="00E606D7" w:rsidP="002618F4">
      <w:pPr>
        <w:pStyle w:val="BodyText"/>
        <w:rPr>
          <w:b/>
          <w:bCs/>
          <w:sz w:val="28"/>
          <w:szCs w:val="28"/>
        </w:rPr>
      </w:pPr>
      <w:r w:rsidRPr="00836853">
        <w:rPr>
          <w:b/>
          <w:bCs/>
          <w:sz w:val="28"/>
          <w:szCs w:val="28"/>
        </w:rPr>
        <w:t xml:space="preserve">Confusion </w:t>
      </w:r>
      <w:r w:rsidR="00BA5D4F" w:rsidRPr="00836853">
        <w:rPr>
          <w:b/>
          <w:bCs/>
          <w:sz w:val="28"/>
          <w:szCs w:val="28"/>
        </w:rPr>
        <w:t>matrix: -</w:t>
      </w:r>
    </w:p>
    <w:p w14:paraId="5D901C2C" w14:textId="32AF02D4" w:rsidR="00494C76" w:rsidRDefault="00456C02" w:rsidP="002618F4">
      <w:pPr>
        <w:pStyle w:val="BodyText"/>
      </w:pPr>
      <w:r>
        <w:t>Con</w:t>
      </w:r>
      <w:r w:rsidR="00BA6C14">
        <w:t xml:space="preserve">fusion matrix is the measure of how well our model is performing the predicting the target variable on give set of </w:t>
      </w:r>
      <w:r w:rsidR="002618C6">
        <w:t>data. It</w:t>
      </w:r>
      <w:r w:rsidR="00BE4E5D">
        <w:t xml:space="preserve"> is matrix of predicted values and actual values </w:t>
      </w:r>
    </w:p>
    <w:p w14:paraId="62220396" w14:textId="40B1369A" w:rsidR="00BA6C14" w:rsidRDefault="008C4FE1" w:rsidP="002618F4">
      <w:pPr>
        <w:pStyle w:val="BodyText"/>
      </w:pPr>
      <w:r>
        <w:t xml:space="preserve">There are 4 types of </w:t>
      </w:r>
      <w:r w:rsidR="00BE4E5D">
        <w:t xml:space="preserve">possible </w:t>
      </w:r>
      <w:r w:rsidR="002618C6">
        <w:t>combinations which</w:t>
      </w:r>
      <w:r>
        <w:t xml:space="preserve"> we derive from </w:t>
      </w:r>
      <w:r w:rsidR="005F7057">
        <w:t xml:space="preserve">confusion matrix </w:t>
      </w:r>
    </w:p>
    <w:p w14:paraId="152A2FEC" w14:textId="1BAB0DD6" w:rsidR="0011133A" w:rsidRDefault="0011133A" w:rsidP="002618F4">
      <w:pPr>
        <w:pStyle w:val="BodyText"/>
      </w:pPr>
      <w:r w:rsidRPr="0011133A">
        <w:drawing>
          <wp:inline distT="0" distB="0" distL="0" distR="0" wp14:anchorId="0C3E99CC" wp14:editId="5EF3D9CE">
            <wp:extent cx="3893820" cy="2268136"/>
            <wp:effectExtent l="0" t="0" r="0" b="0"/>
            <wp:docPr id="2113459203" name="Picture 1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3459203" name="Picture 1" descr="Table&#10;&#10;Description automatically generated"/>
                    <pic:cNvPicPr/>
                  </pic:nvPicPr>
                  <pic:blipFill>
                    <a:blip r:embed="rId54"/>
                    <a:stretch>
                      <a:fillRect/>
                    </a:stretch>
                  </pic:blipFill>
                  <pic:spPr>
                    <a:xfrm>
                      <a:off x="0" y="0"/>
                      <a:ext cx="3898346" cy="22707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3373EC" w14:textId="309C14A9" w:rsidR="00BE4E5D" w:rsidRDefault="00BE4E5D" w:rsidP="00BE4E5D">
      <w:pPr>
        <w:pStyle w:val="BodyText"/>
        <w:numPr>
          <w:ilvl w:val="0"/>
          <w:numId w:val="5"/>
        </w:numPr>
      </w:pPr>
      <w:r w:rsidRPr="006B2BDA">
        <w:rPr>
          <w:b/>
          <w:bCs/>
        </w:rPr>
        <w:t xml:space="preserve">True </w:t>
      </w:r>
      <w:r w:rsidR="00D21CCC" w:rsidRPr="006B2BDA">
        <w:rPr>
          <w:b/>
          <w:bCs/>
        </w:rPr>
        <w:t>Positive</w:t>
      </w:r>
      <w:r w:rsidR="00D21CCC">
        <w:rPr>
          <w:b/>
          <w:bCs/>
        </w:rPr>
        <w:t xml:space="preserve"> (</w:t>
      </w:r>
      <w:r w:rsidR="007F5175">
        <w:rPr>
          <w:b/>
          <w:bCs/>
        </w:rPr>
        <w:t>TP)</w:t>
      </w:r>
      <w:r w:rsidR="002618C6">
        <w:t>: -</w:t>
      </w:r>
      <w:r w:rsidR="00444ADE">
        <w:t xml:space="preserve"> The predicted value is true.</w:t>
      </w:r>
    </w:p>
    <w:p w14:paraId="4DEC2FBE" w14:textId="622D9B5C" w:rsidR="00444ADE" w:rsidRDefault="00444ADE" w:rsidP="00BE4E5D">
      <w:pPr>
        <w:pStyle w:val="BodyText"/>
        <w:numPr>
          <w:ilvl w:val="0"/>
          <w:numId w:val="5"/>
        </w:numPr>
      </w:pPr>
      <w:r w:rsidRPr="006B2BDA">
        <w:rPr>
          <w:b/>
          <w:bCs/>
        </w:rPr>
        <w:lastRenderedPageBreak/>
        <w:t xml:space="preserve">False </w:t>
      </w:r>
      <w:r w:rsidR="00D21CCC" w:rsidRPr="006B2BDA">
        <w:rPr>
          <w:b/>
          <w:bCs/>
        </w:rPr>
        <w:t>Positive</w:t>
      </w:r>
      <w:r w:rsidR="00D21CCC">
        <w:rPr>
          <w:b/>
          <w:bCs/>
        </w:rPr>
        <w:t xml:space="preserve"> (</w:t>
      </w:r>
      <w:r w:rsidR="007F5175">
        <w:rPr>
          <w:b/>
          <w:bCs/>
        </w:rPr>
        <w:t>FP)</w:t>
      </w:r>
      <w:r w:rsidR="006B2BDA">
        <w:t>: -</w:t>
      </w:r>
      <w:r>
        <w:t xml:space="preserve"> The predicted value is </w:t>
      </w:r>
      <w:r w:rsidR="00BC1718">
        <w:t xml:space="preserve">false but in </w:t>
      </w:r>
      <w:r w:rsidR="002618C6">
        <w:t>actuality</w:t>
      </w:r>
      <w:r w:rsidR="00BC1718">
        <w:t xml:space="preserve"> it is true. </w:t>
      </w:r>
      <w:r w:rsidR="00314630">
        <w:t xml:space="preserve">This is type 1 </w:t>
      </w:r>
      <w:r w:rsidR="006B2BDA">
        <w:t>error.</w:t>
      </w:r>
    </w:p>
    <w:p w14:paraId="1ED170DD" w14:textId="3E04E6DC" w:rsidR="008F5CF3" w:rsidRDefault="008F5CF3" w:rsidP="00BE4E5D">
      <w:pPr>
        <w:pStyle w:val="BodyText"/>
        <w:numPr>
          <w:ilvl w:val="0"/>
          <w:numId w:val="5"/>
        </w:numPr>
      </w:pPr>
      <w:r w:rsidRPr="006B2BDA">
        <w:rPr>
          <w:b/>
          <w:bCs/>
        </w:rPr>
        <w:t>False</w:t>
      </w:r>
      <w:r w:rsidR="00314630" w:rsidRPr="006B2BDA">
        <w:rPr>
          <w:b/>
          <w:bCs/>
        </w:rPr>
        <w:t xml:space="preserve"> </w:t>
      </w:r>
      <w:r w:rsidR="00D21CCC" w:rsidRPr="006B2BDA">
        <w:rPr>
          <w:b/>
          <w:bCs/>
        </w:rPr>
        <w:t>Negative</w:t>
      </w:r>
      <w:r w:rsidR="00D21CCC">
        <w:rPr>
          <w:b/>
          <w:bCs/>
        </w:rPr>
        <w:t xml:space="preserve"> (</w:t>
      </w:r>
      <w:r w:rsidR="007F5175">
        <w:rPr>
          <w:b/>
          <w:bCs/>
        </w:rPr>
        <w:t>FN</w:t>
      </w:r>
      <w:r w:rsidR="00D07013">
        <w:rPr>
          <w:b/>
          <w:bCs/>
        </w:rPr>
        <w:t>)</w:t>
      </w:r>
      <w:r w:rsidR="00D07013">
        <w:t>: -</w:t>
      </w:r>
      <w:r w:rsidR="00314630">
        <w:t xml:space="preserve"> The predicted value is </w:t>
      </w:r>
      <w:r>
        <w:t>false</w:t>
      </w:r>
      <w:r w:rsidR="00314630">
        <w:t xml:space="preserve"> but in </w:t>
      </w:r>
      <w:r w:rsidR="002618C6">
        <w:t>actuality</w:t>
      </w:r>
      <w:r w:rsidR="00314630">
        <w:t xml:space="preserve"> it is </w:t>
      </w:r>
      <w:r w:rsidR="00D07013">
        <w:t>true.</w:t>
      </w:r>
      <w:r>
        <w:t xml:space="preserve"> This is type 2 error.</w:t>
      </w:r>
    </w:p>
    <w:p w14:paraId="2CDE2169" w14:textId="6C926EB1" w:rsidR="00314630" w:rsidRDefault="00314630" w:rsidP="00BE4E5D">
      <w:pPr>
        <w:pStyle w:val="BodyText"/>
        <w:numPr>
          <w:ilvl w:val="0"/>
          <w:numId w:val="5"/>
        </w:numPr>
      </w:pPr>
      <w:r>
        <w:t xml:space="preserve"> </w:t>
      </w:r>
      <w:r w:rsidR="008F5CF3" w:rsidRPr="006B2BDA">
        <w:rPr>
          <w:b/>
          <w:bCs/>
        </w:rPr>
        <w:t xml:space="preserve">True </w:t>
      </w:r>
      <w:r w:rsidR="00D21CCC" w:rsidRPr="006B2BDA">
        <w:rPr>
          <w:b/>
          <w:bCs/>
        </w:rPr>
        <w:t>Negative</w:t>
      </w:r>
      <w:r w:rsidR="00D21CCC">
        <w:rPr>
          <w:b/>
          <w:bCs/>
        </w:rPr>
        <w:t xml:space="preserve"> (</w:t>
      </w:r>
      <w:r w:rsidR="007F5175">
        <w:rPr>
          <w:b/>
          <w:bCs/>
        </w:rPr>
        <w:t>TN)</w:t>
      </w:r>
      <w:r w:rsidR="002618C6" w:rsidRPr="006B2BDA">
        <w:rPr>
          <w:b/>
          <w:bCs/>
        </w:rPr>
        <w:t>: -</w:t>
      </w:r>
      <w:r w:rsidR="00A52489">
        <w:t xml:space="preserve">The predicted value is </w:t>
      </w:r>
      <w:r w:rsidR="00D07013">
        <w:t>false,</w:t>
      </w:r>
      <w:r w:rsidR="00A52489">
        <w:t xml:space="preserve"> but it is actually </w:t>
      </w:r>
      <w:r w:rsidR="00D07013">
        <w:t>false.</w:t>
      </w:r>
    </w:p>
    <w:p w14:paraId="6AA3D1D2" w14:textId="1332D504" w:rsidR="00A52489" w:rsidRDefault="00A52489" w:rsidP="00A52489">
      <w:pPr>
        <w:pStyle w:val="BodyText"/>
        <w:ind w:left="360"/>
      </w:pPr>
      <w:r>
        <w:t xml:space="preserve">Based on </w:t>
      </w:r>
      <w:r w:rsidR="002618C6">
        <w:t>this combination of values</w:t>
      </w:r>
      <w:r>
        <w:t xml:space="preserve"> we will </w:t>
      </w:r>
      <w:r w:rsidR="006B2BDA">
        <w:t xml:space="preserve">derive 4 </w:t>
      </w:r>
      <w:r w:rsidR="00970DF0">
        <w:t xml:space="preserve">model </w:t>
      </w:r>
      <w:r w:rsidR="002618C6">
        <w:t>metrics: -</w:t>
      </w:r>
    </w:p>
    <w:p w14:paraId="60014E97" w14:textId="6BB540C4" w:rsidR="00550975" w:rsidRDefault="002618C6" w:rsidP="00A52489">
      <w:pPr>
        <w:pStyle w:val="BodyText"/>
        <w:ind w:left="360"/>
      </w:pPr>
      <w:r w:rsidRPr="00D21CCC">
        <w:rPr>
          <w:b/>
          <w:bCs/>
        </w:rPr>
        <w:t>Accuracy</w:t>
      </w:r>
      <w:r>
        <w:t>: -</w:t>
      </w:r>
      <w:r w:rsidR="00550975">
        <w:t xml:space="preserve"> measure of correct prediction </w:t>
      </w:r>
    </w:p>
    <w:p w14:paraId="1483040E" w14:textId="3A2CB3FA" w:rsidR="00970DF0" w:rsidRPr="002618C6" w:rsidRDefault="00550975" w:rsidP="00A52489">
      <w:pPr>
        <w:pStyle w:val="BodyText"/>
        <w:ind w:left="360"/>
        <w:rPr>
          <w:b/>
          <w:bCs/>
        </w:rPr>
      </w:pPr>
      <w:r w:rsidRPr="002618C6">
        <w:rPr>
          <w:b/>
          <w:bCs/>
        </w:rPr>
        <w:t xml:space="preserve"> (TP+TN)/Total</w:t>
      </w:r>
    </w:p>
    <w:p w14:paraId="064C3136" w14:textId="2F95849A" w:rsidR="00D21CCC" w:rsidRDefault="00D21CCC" w:rsidP="00A52489">
      <w:pPr>
        <w:pStyle w:val="BodyText"/>
        <w:ind w:left="360"/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</w:pPr>
      <w:r w:rsidRPr="00D21CCC">
        <w:rPr>
          <w:b/>
          <w:bCs/>
        </w:rPr>
        <w:t>Sensitivity</w:t>
      </w:r>
      <w:r>
        <w:t>: -</w:t>
      </w:r>
      <w:r w:rsidRPr="00D21CCC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 xml:space="preserve"> </w:t>
      </w:r>
      <w:r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>It</w:t>
      </w:r>
      <w:r>
        <w:t xml:space="preserve"> is the measure the determines that </w:t>
      </w:r>
      <w:r w:rsidR="00A97EF8">
        <w:t xml:space="preserve">from </w:t>
      </w:r>
      <w:r w:rsidR="00A97EF8" w:rsidRPr="00D21CCC">
        <w:t>all</w:t>
      </w:r>
      <w:r w:rsidRPr="00D21CCC">
        <w:t xml:space="preserve"> the positive classes, how many </w:t>
      </w:r>
      <w:r w:rsidR="00E02EA7">
        <w:t xml:space="preserve">are </w:t>
      </w:r>
      <w:r w:rsidR="00F80E69" w:rsidRPr="00D21CCC">
        <w:t>predicted</w:t>
      </w:r>
      <w:r w:rsidRPr="00D21CCC">
        <w:t xml:space="preserve"> correctly</w:t>
      </w:r>
      <w:r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>.</w:t>
      </w:r>
    </w:p>
    <w:p w14:paraId="7B1202FB" w14:textId="08D24921" w:rsidR="002618C6" w:rsidRDefault="007F5175" w:rsidP="00A52489">
      <w:pPr>
        <w:pStyle w:val="BodyText"/>
        <w:ind w:left="360"/>
        <w:rPr>
          <w:b/>
          <w:bCs/>
        </w:rPr>
      </w:pPr>
      <w:r w:rsidRPr="00D21CCC">
        <w:rPr>
          <w:b/>
          <w:bCs/>
        </w:rPr>
        <w:t>TP/(TP+FN)</w:t>
      </w:r>
    </w:p>
    <w:p w14:paraId="143E4015" w14:textId="74E568D4" w:rsidR="007E50D3" w:rsidRDefault="00D07013" w:rsidP="00A52489">
      <w:pPr>
        <w:pStyle w:val="BodyText"/>
        <w:ind w:left="360"/>
      </w:pPr>
      <w:r>
        <w:rPr>
          <w:b/>
          <w:bCs/>
        </w:rPr>
        <w:t>Specificity: -</w:t>
      </w:r>
      <w:r w:rsidR="000F3119" w:rsidRPr="000F3119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 xml:space="preserve"> </w:t>
      </w:r>
      <w:r w:rsidR="000F3119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>It</w:t>
      </w:r>
      <w:r w:rsidR="000F3119">
        <w:t xml:space="preserve"> is the measure the determines that from </w:t>
      </w:r>
      <w:r w:rsidR="000F3119" w:rsidRPr="00D21CCC">
        <w:t xml:space="preserve">all the </w:t>
      </w:r>
      <w:r w:rsidR="000F3119">
        <w:t>Negative</w:t>
      </w:r>
      <w:r w:rsidR="000F3119" w:rsidRPr="00D21CCC">
        <w:t xml:space="preserve"> classes, how many </w:t>
      </w:r>
      <w:r w:rsidR="000F3119">
        <w:t xml:space="preserve">are </w:t>
      </w:r>
      <w:r w:rsidR="000F3119" w:rsidRPr="00D21CCC">
        <w:t>actually</w:t>
      </w:r>
      <w:r w:rsidR="000F3119">
        <w:t xml:space="preserve"> </w:t>
      </w:r>
      <w:r w:rsidR="000F3119" w:rsidRPr="00D21CCC">
        <w:t>predicted correctly</w:t>
      </w:r>
      <w:r w:rsidR="000F3119">
        <w:t>.</w:t>
      </w:r>
    </w:p>
    <w:p w14:paraId="604478EF" w14:textId="4FDD899C" w:rsidR="000F3119" w:rsidRDefault="00F80E69" w:rsidP="00A52489">
      <w:pPr>
        <w:pStyle w:val="BodyText"/>
        <w:ind w:left="360"/>
        <w:rPr>
          <w:b/>
          <w:bCs/>
        </w:rPr>
      </w:pPr>
      <w:r>
        <w:rPr>
          <w:b/>
          <w:bCs/>
        </w:rPr>
        <w:t>TN/(FP+TN)</w:t>
      </w:r>
    </w:p>
    <w:p w14:paraId="7806548F" w14:textId="6550FBA2" w:rsidR="00A53E60" w:rsidRDefault="00A53E60" w:rsidP="00A53E60">
      <w:pPr>
        <w:pStyle w:val="BodyText"/>
        <w:ind w:left="360"/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</w:pPr>
      <w:r>
        <w:rPr>
          <w:b/>
          <w:bCs/>
        </w:rPr>
        <w:t>Precision: -</w:t>
      </w:r>
      <w:r w:rsidR="009170DE" w:rsidRPr="009170DE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 xml:space="preserve"> </w:t>
      </w:r>
      <w:r w:rsidR="009170DE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>It</w:t>
      </w:r>
      <w:r w:rsidR="009170DE">
        <w:t xml:space="preserve"> is the measure the determines that from </w:t>
      </w:r>
      <w:r w:rsidR="009170DE" w:rsidRPr="00D21CCC">
        <w:t>all the</w:t>
      </w:r>
      <w:r w:rsidR="00E20790">
        <w:t xml:space="preserve"> cases we have predicted as </w:t>
      </w:r>
      <w:r w:rsidR="009170DE" w:rsidRPr="00D21CCC">
        <w:t xml:space="preserve">positive, how many </w:t>
      </w:r>
      <w:r w:rsidR="00F80E69">
        <w:t xml:space="preserve">are </w:t>
      </w:r>
      <w:r w:rsidR="00F80E69" w:rsidRPr="00D21CCC">
        <w:t>actual</w:t>
      </w:r>
      <w:r w:rsidR="00E02EA7">
        <w:t xml:space="preserve"> positive</w:t>
      </w:r>
      <w:r w:rsidR="009170DE" w:rsidRPr="00D21CCC">
        <w:t xml:space="preserve"> correctly</w:t>
      </w:r>
      <w:r w:rsidR="009170DE">
        <w:rPr>
          <w:rFonts w:ascii="Georgia" w:hAnsi="Georgia"/>
          <w:color w:val="292929"/>
          <w:spacing w:val="-1"/>
          <w:sz w:val="30"/>
          <w:szCs w:val="30"/>
          <w:shd w:val="clear" w:color="auto" w:fill="FFFFFF"/>
        </w:rPr>
        <w:t>.</w:t>
      </w:r>
    </w:p>
    <w:p w14:paraId="3B821DA7" w14:textId="4325AC47" w:rsidR="00A53E60" w:rsidRDefault="00A53E60" w:rsidP="00A53E60">
      <w:pPr>
        <w:pStyle w:val="BodyText"/>
        <w:ind w:left="360"/>
        <w:rPr>
          <w:b/>
          <w:bCs/>
        </w:rPr>
      </w:pPr>
      <w:r>
        <w:rPr>
          <w:b/>
          <w:bCs/>
        </w:rPr>
        <w:t>TP/(TP+FP)</w:t>
      </w:r>
    </w:p>
    <w:p w14:paraId="744258D8" w14:textId="117B22C0" w:rsidR="00D21CCC" w:rsidRPr="00CE1DDB" w:rsidRDefault="00A53E60" w:rsidP="00A52489">
      <w:pPr>
        <w:pStyle w:val="BodyText"/>
        <w:ind w:left="360"/>
      </w:pPr>
      <w:r w:rsidRPr="00CE1DDB">
        <w:t xml:space="preserve">We will compute these measures using </w:t>
      </w:r>
      <w:r w:rsidR="00A337DE" w:rsidRPr="00CE1DDB">
        <w:t>the train</w:t>
      </w:r>
      <w:r w:rsidR="00CE1DDB" w:rsidRPr="00CE1DDB">
        <w:t xml:space="preserve"> and test </w:t>
      </w:r>
      <w:r w:rsidR="00D07013" w:rsidRPr="00CE1DDB">
        <w:t>dataset.</w:t>
      </w:r>
      <w:r w:rsidR="00CE1DDB" w:rsidRPr="00CE1DDB">
        <w:t xml:space="preserve"> </w:t>
      </w:r>
    </w:p>
    <w:p w14:paraId="12923172" w14:textId="3BE660BF" w:rsidR="000A185F" w:rsidRPr="00CE1DDB" w:rsidRDefault="000A185F" w:rsidP="002618F4">
      <w:pPr>
        <w:pStyle w:val="BodyText"/>
        <w:rPr>
          <w:b/>
          <w:bCs/>
        </w:rPr>
      </w:pPr>
      <w:r w:rsidRPr="00CE1DDB">
        <w:rPr>
          <w:b/>
          <w:bCs/>
        </w:rPr>
        <w:t>Train Dataset</w:t>
      </w:r>
    </w:p>
    <w:p w14:paraId="71333D2B" w14:textId="2E8B1B4D" w:rsidR="00E606D7" w:rsidRDefault="000A185F" w:rsidP="002618F4">
      <w:pPr>
        <w:pStyle w:val="BodyText"/>
      </w:pPr>
      <w:r w:rsidRPr="000A185F">
        <w:lastRenderedPageBreak/>
        <w:drawing>
          <wp:inline distT="0" distB="0" distL="0" distR="0" wp14:anchorId="29A32F5E" wp14:editId="31CA6DC9">
            <wp:extent cx="3279688" cy="3550920"/>
            <wp:effectExtent l="0" t="0" r="0" b="0"/>
            <wp:docPr id="123710038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7100381" name="Picture 1" descr="Graphical user interface, text, application&#10;&#10;Description automatically generated"/>
                    <pic:cNvPicPr/>
                  </pic:nvPicPr>
                  <pic:blipFill rotWithShape="1">
                    <a:blip r:embed="rId55"/>
                    <a:srcRect r="51352"/>
                    <a:stretch/>
                  </pic:blipFill>
                  <pic:spPr bwMode="auto">
                    <a:xfrm>
                      <a:off x="0" y="0"/>
                      <a:ext cx="3280913" cy="355224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FA12370" w14:textId="7EEF2090" w:rsidR="000A185F" w:rsidRDefault="000A185F" w:rsidP="002618F4">
      <w:pPr>
        <w:pStyle w:val="BodyText"/>
      </w:pPr>
      <w:r w:rsidRPr="00DD5942">
        <w:rPr>
          <w:b/>
          <w:bCs/>
        </w:rPr>
        <w:t xml:space="preserve">ROC </w:t>
      </w:r>
      <w:r w:rsidR="00BA5D4F" w:rsidRPr="00DD5942">
        <w:rPr>
          <w:b/>
          <w:bCs/>
        </w:rPr>
        <w:t>curve:</w:t>
      </w:r>
      <w:r w:rsidR="00BA5D4F">
        <w:t xml:space="preserve"> -</w:t>
      </w:r>
    </w:p>
    <w:p w14:paraId="19AD482D" w14:textId="77777777" w:rsidR="000A185F" w:rsidRPr="002618F4" w:rsidRDefault="000A185F" w:rsidP="002618F4">
      <w:pPr>
        <w:pStyle w:val="BodyText"/>
      </w:pPr>
    </w:p>
    <w:p w14:paraId="4CC7D68A" w14:textId="55285DE5" w:rsidR="001265AE" w:rsidRDefault="00A337DE">
      <w:pPr>
        <w:pStyle w:val="FirstParagraph"/>
      </w:pPr>
      <w:r>
        <w:rPr>
          <w:noProof/>
        </w:rPr>
        <w:drawing>
          <wp:inline distT="0" distB="0" distL="0" distR="0" wp14:anchorId="4CC7D6AD" wp14:editId="3E3D2D98">
            <wp:extent cx="3528060" cy="2758440"/>
            <wp:effectExtent l="0" t="0" r="0" b="0"/>
            <wp:docPr id="66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" name="Picture" descr="Sana_module3_05032023_files/figure-docx/logistic%20regression-1.png"/>
                    <pic:cNvPicPr>
                      <a:picLocks noChangeAspect="1" noChangeArrowheads="1"/>
                    </pic:cNvPicPr>
                  </pic:nvPicPr>
                  <pic:blipFill>
                    <a:blip r:embed="rId56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28454" cy="2758748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C7D68B" w14:textId="0850FCA4" w:rsidR="001265AE" w:rsidRPr="00DD5942" w:rsidRDefault="00A337DE">
      <w:pPr>
        <w:pStyle w:val="SourceCode"/>
        <w:rPr>
          <w:rStyle w:val="VerbatimChar"/>
          <w:rFonts w:asciiTheme="majorHAnsi" w:hAnsiTheme="majorHAnsi" w:cstheme="majorHAnsi"/>
          <w:b/>
          <w:bCs/>
          <w:sz w:val="24"/>
        </w:rPr>
      </w:pPr>
      <w:r w:rsidRPr="00DD5942">
        <w:rPr>
          <w:rStyle w:val="VerbatimChar"/>
          <w:rFonts w:asciiTheme="majorHAnsi" w:hAnsiTheme="majorHAnsi" w:cstheme="majorHAnsi"/>
          <w:sz w:val="24"/>
        </w:rPr>
        <w:t xml:space="preserve">Area under the curve: </w:t>
      </w:r>
      <w:r w:rsidRPr="00DD5942">
        <w:rPr>
          <w:rStyle w:val="VerbatimChar"/>
          <w:rFonts w:asciiTheme="majorHAnsi" w:hAnsiTheme="majorHAnsi" w:cstheme="majorHAnsi"/>
          <w:b/>
          <w:bCs/>
          <w:sz w:val="24"/>
        </w:rPr>
        <w:t>0.9777</w:t>
      </w:r>
    </w:p>
    <w:p w14:paraId="72090F61" w14:textId="663D5B69" w:rsidR="00C82026" w:rsidRPr="00BA5D4F" w:rsidRDefault="00C82026">
      <w:pPr>
        <w:pStyle w:val="SourceCode"/>
        <w:rPr>
          <w:rStyle w:val="VerbatimChar"/>
          <w:rFonts w:asciiTheme="majorHAnsi" w:hAnsiTheme="majorHAnsi" w:cstheme="majorHAnsi"/>
          <w:szCs w:val="22"/>
        </w:rPr>
      </w:pPr>
      <w:r w:rsidRPr="00BA5D4F">
        <w:rPr>
          <w:rStyle w:val="VerbatimChar"/>
          <w:rFonts w:asciiTheme="majorHAnsi" w:hAnsiTheme="majorHAnsi" w:cstheme="majorHAnsi"/>
          <w:szCs w:val="22"/>
        </w:rPr>
        <w:t xml:space="preserve">Confusion Matrix for </w:t>
      </w:r>
      <w:r w:rsidR="00197A63" w:rsidRPr="00BA5D4F">
        <w:rPr>
          <w:rStyle w:val="VerbatimChar"/>
          <w:rFonts w:asciiTheme="majorHAnsi" w:hAnsiTheme="majorHAnsi" w:cstheme="majorHAnsi"/>
          <w:szCs w:val="22"/>
        </w:rPr>
        <w:t xml:space="preserve">Test </w:t>
      </w:r>
      <w:r w:rsidR="00BA5D4F" w:rsidRPr="00BA5D4F">
        <w:rPr>
          <w:rStyle w:val="VerbatimChar"/>
          <w:rFonts w:asciiTheme="majorHAnsi" w:hAnsiTheme="majorHAnsi" w:cstheme="majorHAnsi"/>
          <w:szCs w:val="22"/>
        </w:rPr>
        <w:t>dataset: -</w:t>
      </w:r>
    </w:p>
    <w:p w14:paraId="6FF62959" w14:textId="77777777" w:rsidR="00BA5D4F" w:rsidRDefault="00BA5D4F">
      <w:pPr>
        <w:pStyle w:val="FirstParagraph"/>
      </w:pPr>
      <w:r w:rsidRPr="00BA5D4F">
        <w:lastRenderedPageBreak/>
        <w:drawing>
          <wp:inline distT="0" distB="0" distL="0" distR="0" wp14:anchorId="5106737A" wp14:editId="2E7CE755">
            <wp:extent cx="6311900" cy="3654035"/>
            <wp:effectExtent l="0" t="0" r="0" b="0"/>
            <wp:docPr id="51848192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8481921" name="Picture 1" descr="Graphical user interface, text, application&#10;&#10;Description automatically generated"/>
                    <pic:cNvPicPr/>
                  </pic:nvPicPr>
                  <pic:blipFill rotWithShape="1">
                    <a:blip r:embed="rId57"/>
                    <a:srcRect r="13447"/>
                    <a:stretch/>
                  </pic:blipFill>
                  <pic:spPr bwMode="auto">
                    <a:xfrm>
                      <a:off x="0" y="0"/>
                      <a:ext cx="6323409" cy="366069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CC7D68D" w14:textId="5571206F" w:rsidR="001265AE" w:rsidRDefault="00A337DE">
      <w:pPr>
        <w:pStyle w:val="FirstParagraph"/>
      </w:pPr>
      <w:r>
        <w:rPr>
          <w:noProof/>
        </w:rPr>
        <w:drawing>
          <wp:inline distT="0" distB="0" distL="0" distR="0" wp14:anchorId="4CC7D6AF" wp14:editId="3BF4C8C5">
            <wp:extent cx="3406140" cy="3177540"/>
            <wp:effectExtent l="0" t="0" r="0" b="0"/>
            <wp:docPr id="69" name="Pictur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0" name="Picture" descr="Sana_module3_05032023_files/figure-docx/test%20data-1.png"/>
                    <pic:cNvPicPr>
                      <a:picLocks noChangeAspect="1" noChangeArrowheads="1"/>
                    </pic:cNvPicPr>
                  </pic:nvPicPr>
                  <pic:blipFill>
                    <a:blip r:embed="rId58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6511" cy="3177886"/>
                    </a:xfrm>
                    <a:prstGeom prst="rect">
                      <a:avLst/>
                    </a:prstGeom>
                    <a:noFill/>
                    <a:ln w="9525">
                      <a:noFill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4CC7D68E" w14:textId="5AE8B518" w:rsidR="001265AE" w:rsidRPr="00DD5942" w:rsidRDefault="00A337DE">
      <w:pPr>
        <w:pStyle w:val="SourceCode"/>
        <w:rPr>
          <w:rStyle w:val="VerbatimChar"/>
          <w:rFonts w:asciiTheme="majorHAnsi" w:hAnsiTheme="majorHAnsi" w:cstheme="majorHAnsi"/>
          <w:b/>
          <w:bCs/>
          <w:sz w:val="24"/>
          <w:szCs w:val="28"/>
        </w:rPr>
      </w:pPr>
      <w:r w:rsidRPr="00DD5942"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t>Area under the curve: 0.9736</w:t>
      </w:r>
    </w:p>
    <w:p w14:paraId="1C05B3A8" w14:textId="18F7D369" w:rsidR="00CE1DDB" w:rsidRPr="00A337DE" w:rsidRDefault="00DD5942">
      <w:pPr>
        <w:pStyle w:val="SourceCode"/>
        <w:rPr>
          <w:rStyle w:val="VerbatimChar"/>
          <w:rFonts w:asciiTheme="majorHAnsi" w:hAnsiTheme="majorHAnsi" w:cstheme="majorHAnsi"/>
          <w:b/>
          <w:bCs/>
          <w:sz w:val="24"/>
          <w:szCs w:val="28"/>
          <w:u w:val="single"/>
        </w:rPr>
      </w:pPr>
      <w:r w:rsidRPr="00A337DE">
        <w:rPr>
          <w:rStyle w:val="VerbatimChar"/>
          <w:rFonts w:asciiTheme="majorHAnsi" w:hAnsiTheme="majorHAnsi" w:cstheme="majorHAnsi"/>
          <w:b/>
          <w:bCs/>
          <w:color w:val="1F497D" w:themeColor="text2"/>
          <w:sz w:val="24"/>
          <w:szCs w:val="28"/>
          <w:u w:val="single"/>
        </w:rPr>
        <w:t>CONCLUSION</w:t>
      </w:r>
      <w:r w:rsidRPr="00A337DE">
        <w:rPr>
          <w:rStyle w:val="VerbatimChar"/>
          <w:rFonts w:asciiTheme="majorHAnsi" w:hAnsiTheme="majorHAnsi" w:cstheme="majorHAnsi"/>
          <w:b/>
          <w:bCs/>
          <w:sz w:val="24"/>
          <w:szCs w:val="28"/>
          <w:u w:val="single"/>
        </w:rPr>
        <w:t>:</w:t>
      </w:r>
    </w:p>
    <w:p w14:paraId="23421BB3" w14:textId="7B73F486" w:rsidR="00AC0D14" w:rsidRPr="00DD5942" w:rsidRDefault="00AC0D14" w:rsidP="00DD5942">
      <w:pPr>
        <w:pStyle w:val="SourceCode"/>
        <w:rPr>
          <w:rStyle w:val="VerbatimChar"/>
          <w:rFonts w:asciiTheme="majorHAnsi" w:hAnsiTheme="majorHAnsi" w:cstheme="majorHAnsi"/>
        </w:rPr>
      </w:pPr>
      <w:r w:rsidRPr="00DD5942">
        <w:rPr>
          <w:rStyle w:val="VerbatimChar"/>
          <w:rFonts w:asciiTheme="majorHAnsi" w:hAnsiTheme="majorHAnsi" w:cstheme="majorHAnsi"/>
        </w:rPr>
        <w:t>The model accuracy with train and test data is 94</w:t>
      </w:r>
      <w:r w:rsidR="00DD5942">
        <w:rPr>
          <w:rStyle w:val="VerbatimChar"/>
          <w:rFonts w:asciiTheme="majorHAnsi" w:hAnsiTheme="majorHAnsi" w:cstheme="majorHAnsi"/>
        </w:rPr>
        <w:t>.13</w:t>
      </w:r>
      <w:r w:rsidRPr="00DD5942">
        <w:rPr>
          <w:rStyle w:val="VerbatimChar"/>
          <w:rFonts w:asciiTheme="majorHAnsi" w:hAnsiTheme="majorHAnsi" w:cstheme="majorHAnsi"/>
        </w:rPr>
        <w:t>% and 92</w:t>
      </w:r>
      <w:r w:rsidR="00DD5942">
        <w:rPr>
          <w:rStyle w:val="VerbatimChar"/>
          <w:rFonts w:asciiTheme="majorHAnsi" w:hAnsiTheme="majorHAnsi" w:cstheme="majorHAnsi"/>
        </w:rPr>
        <w:t>.67</w:t>
      </w:r>
      <w:r w:rsidRPr="00DD5942">
        <w:rPr>
          <w:rStyle w:val="VerbatimChar"/>
          <w:rFonts w:asciiTheme="majorHAnsi" w:hAnsiTheme="majorHAnsi" w:cstheme="majorHAnsi"/>
        </w:rPr>
        <w:t xml:space="preserve">% respectively which means even the </w:t>
      </w:r>
      <w:r w:rsidR="00C63AB4" w:rsidRPr="00DD5942">
        <w:rPr>
          <w:rStyle w:val="VerbatimChar"/>
          <w:rFonts w:asciiTheme="majorHAnsi" w:hAnsiTheme="majorHAnsi" w:cstheme="majorHAnsi"/>
        </w:rPr>
        <w:t xml:space="preserve">model is quiet is accurate in predicting the target </w:t>
      </w:r>
      <w:r w:rsidR="00DD5942" w:rsidRPr="00DD5942">
        <w:rPr>
          <w:rStyle w:val="VerbatimChar"/>
          <w:rFonts w:asciiTheme="majorHAnsi" w:hAnsiTheme="majorHAnsi" w:cstheme="majorHAnsi"/>
        </w:rPr>
        <w:t>variable.</w:t>
      </w:r>
    </w:p>
    <w:p w14:paraId="682B3CB5" w14:textId="2565A8CF" w:rsidR="00C63AB4" w:rsidRDefault="00C63AB4" w:rsidP="00DD5942">
      <w:pPr>
        <w:pStyle w:val="SourceCode"/>
        <w:rPr>
          <w:rStyle w:val="VerbatimChar"/>
          <w:rFonts w:asciiTheme="majorHAnsi" w:hAnsiTheme="majorHAnsi" w:cstheme="majorHAnsi"/>
        </w:rPr>
      </w:pPr>
      <w:r w:rsidRPr="00DD5942">
        <w:rPr>
          <w:rStyle w:val="VerbatimChar"/>
          <w:rFonts w:asciiTheme="majorHAnsi" w:hAnsiTheme="majorHAnsi" w:cstheme="majorHAnsi"/>
        </w:rPr>
        <w:lastRenderedPageBreak/>
        <w:t xml:space="preserve">The </w:t>
      </w:r>
      <w:r w:rsidR="00D07013">
        <w:rPr>
          <w:rStyle w:val="VerbatimChar"/>
          <w:rFonts w:asciiTheme="majorHAnsi" w:hAnsiTheme="majorHAnsi" w:cstheme="majorHAnsi"/>
        </w:rPr>
        <w:t>AUC</w:t>
      </w:r>
      <w:r w:rsidRPr="00DD5942">
        <w:rPr>
          <w:rStyle w:val="VerbatimChar"/>
          <w:rFonts w:asciiTheme="majorHAnsi" w:hAnsiTheme="majorHAnsi" w:cstheme="majorHAnsi"/>
        </w:rPr>
        <w:t xml:space="preserve"> </w:t>
      </w:r>
      <w:r w:rsidR="00DD5942" w:rsidRPr="00DD5942">
        <w:rPr>
          <w:rStyle w:val="VerbatimChar"/>
          <w:rFonts w:asciiTheme="majorHAnsi" w:hAnsiTheme="majorHAnsi" w:cstheme="majorHAnsi"/>
        </w:rPr>
        <w:t>model with both train and test data is</w:t>
      </w:r>
      <w:r w:rsidR="00DD5942">
        <w:rPr>
          <w:rStyle w:val="VerbatimChar"/>
          <w:rFonts w:asciiTheme="majorHAnsi" w:hAnsiTheme="majorHAnsi" w:cstheme="majorHAnsi"/>
        </w:rPr>
        <w:t xml:space="preserve"> </w:t>
      </w:r>
      <w:r w:rsidR="00D07013">
        <w:rPr>
          <w:rStyle w:val="VerbatimChar"/>
          <w:rFonts w:asciiTheme="majorHAnsi" w:hAnsiTheme="majorHAnsi" w:cstheme="majorHAnsi"/>
        </w:rPr>
        <w:t>closer to 1 so our model has performed well on both the train and test datasets.</w:t>
      </w:r>
    </w:p>
    <w:p w14:paraId="4480F027" w14:textId="602B7D6C" w:rsidR="00D07013" w:rsidRPr="00A337DE" w:rsidRDefault="00D07013" w:rsidP="00DD5942">
      <w:pPr>
        <w:pStyle w:val="SourceCode"/>
        <w:rPr>
          <w:rStyle w:val="VerbatimChar"/>
          <w:rFonts w:asciiTheme="majorHAnsi" w:hAnsiTheme="majorHAnsi" w:cstheme="majorHAnsi"/>
          <w:b/>
          <w:bCs/>
          <w:color w:val="1F497D" w:themeColor="text2"/>
          <w:sz w:val="24"/>
          <w:szCs w:val="28"/>
          <w:u w:val="single"/>
        </w:rPr>
      </w:pPr>
      <w:r w:rsidRPr="00A337DE">
        <w:rPr>
          <w:rStyle w:val="VerbatimChar"/>
          <w:rFonts w:asciiTheme="majorHAnsi" w:hAnsiTheme="majorHAnsi" w:cstheme="majorHAnsi"/>
          <w:b/>
          <w:bCs/>
          <w:color w:val="1F497D" w:themeColor="text2"/>
          <w:sz w:val="24"/>
          <w:szCs w:val="28"/>
          <w:u w:val="single"/>
        </w:rPr>
        <w:t>REFERENCES: -</w:t>
      </w:r>
    </w:p>
    <w:p w14:paraId="6609FC4F" w14:textId="31EC6620" w:rsidR="008B5445" w:rsidRDefault="008B5445" w:rsidP="00DD5942">
      <w:pPr>
        <w:pStyle w:val="SourceCode"/>
        <w:rPr>
          <w:rStyle w:val="VerbatimChar"/>
          <w:rFonts w:asciiTheme="majorHAnsi" w:hAnsiTheme="majorHAnsi" w:cstheme="majorHAnsi"/>
          <w:b/>
          <w:bCs/>
          <w:noProof/>
          <w:sz w:val="24"/>
          <w:szCs w:val="28"/>
        </w:rPr>
      </w:pP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fldChar w:fldCharType="begin">
          <w:fldData xml:space="preserve">PEVuZE5vdGU+PENpdGU+PEF1dGhvcj5OYXJraGVkZTwvQXV0aG9yPjxZZWFyPk1heSA5LCAyMDE4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</w:fldData>
        </w:fldChar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instrText xml:space="preserve"> ADDIN EN.CITE </w:instrText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fldChar w:fldCharType="begin">
          <w:fldData xml:space="preserve">PEVuZE5vdGU+PENpdGU+PEF1dGhvcj5OYXJraGVkZTwvQXV0aG9yPjxZZWFyPk1heSA5LCAyMDE4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</w:fldData>
        </w:fldChar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instrText xml:space="preserve"> ADDIN EN.CITE.DATA </w:instrText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fldChar w:fldCharType="end"/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fldChar w:fldCharType="separate"/>
      </w:r>
      <w:r>
        <w:rPr>
          <w:rStyle w:val="VerbatimChar"/>
          <w:rFonts w:asciiTheme="majorHAnsi" w:hAnsiTheme="majorHAnsi" w:cstheme="majorHAnsi"/>
          <w:b/>
          <w:bCs/>
          <w:noProof/>
          <w:sz w:val="24"/>
          <w:szCs w:val="28"/>
        </w:rPr>
        <w:t>(Alice , atmathew August 17, 2015, Narkhede May 9, 2018</w:t>
      </w:r>
    </w:p>
    <w:p w14:paraId="20557233" w14:textId="77777777" w:rsidR="008B5445" w:rsidRDefault="008B5445" w:rsidP="00DD5942">
      <w:pPr>
        <w:pStyle w:val="SourceCode"/>
        <w:rPr>
          <w:rStyle w:val="VerbatimChar"/>
          <w:rFonts w:asciiTheme="majorHAnsi" w:hAnsiTheme="majorHAnsi" w:cstheme="majorHAnsi"/>
          <w:b/>
          <w:bCs/>
          <w:noProof/>
          <w:sz w:val="24"/>
          <w:szCs w:val="28"/>
        </w:rPr>
      </w:pPr>
      <w:r>
        <w:rPr>
          <w:rStyle w:val="VerbatimChar"/>
          <w:rFonts w:asciiTheme="majorHAnsi" w:hAnsiTheme="majorHAnsi" w:cstheme="majorHAnsi"/>
          <w:b/>
          <w:bCs/>
          <w:noProof/>
          <w:sz w:val="24"/>
          <w:szCs w:val="28"/>
        </w:rPr>
        <w:t>, Kida Sep 23, 2019</w:t>
      </w:r>
    </w:p>
    <w:p w14:paraId="48EB077B" w14:textId="090ADD95" w:rsidR="001F6F38" w:rsidRPr="001F6F38" w:rsidRDefault="008B5445" w:rsidP="00DD5942">
      <w:pPr>
        <w:pStyle w:val="SourceCode"/>
        <w:rPr>
          <w:rStyle w:val="VerbatimChar"/>
          <w:rFonts w:asciiTheme="majorHAnsi" w:hAnsiTheme="majorHAnsi" w:cstheme="majorHAnsi"/>
          <w:b/>
          <w:bCs/>
          <w:sz w:val="24"/>
          <w:szCs w:val="28"/>
        </w:rPr>
      </w:pPr>
      <w:r>
        <w:rPr>
          <w:rStyle w:val="VerbatimChar"/>
          <w:rFonts w:asciiTheme="majorHAnsi" w:hAnsiTheme="majorHAnsi" w:cstheme="majorHAnsi"/>
          <w:b/>
          <w:bCs/>
          <w:noProof/>
          <w:sz w:val="24"/>
          <w:szCs w:val="28"/>
        </w:rPr>
        <w:t>)</w:t>
      </w:r>
      <w:r>
        <w:rPr>
          <w:rStyle w:val="VerbatimChar"/>
          <w:rFonts w:asciiTheme="majorHAnsi" w:hAnsiTheme="majorHAnsi" w:cstheme="majorHAnsi"/>
          <w:b/>
          <w:bCs/>
          <w:sz w:val="24"/>
          <w:szCs w:val="28"/>
        </w:rPr>
        <w:fldChar w:fldCharType="end"/>
      </w:r>
    </w:p>
    <w:p w14:paraId="3A6DB04B" w14:textId="77777777" w:rsidR="00D07013" w:rsidRDefault="00D07013" w:rsidP="00DD5942">
      <w:pPr>
        <w:pStyle w:val="SourceCode"/>
        <w:rPr>
          <w:rStyle w:val="VerbatimChar"/>
          <w:rFonts w:asciiTheme="majorHAnsi" w:hAnsiTheme="majorHAnsi" w:cstheme="majorHAnsi"/>
        </w:rPr>
      </w:pPr>
    </w:p>
    <w:p w14:paraId="6203F881" w14:textId="77777777" w:rsidR="008B5445" w:rsidRDefault="008B5445" w:rsidP="00DD5942">
      <w:pPr>
        <w:pStyle w:val="SourceCode"/>
        <w:rPr>
          <w:rFonts w:asciiTheme="majorHAnsi" w:hAnsiTheme="majorHAnsi" w:cstheme="majorHAnsi"/>
        </w:rPr>
      </w:pPr>
    </w:p>
    <w:p w14:paraId="2C77044D" w14:textId="77777777" w:rsidR="008B5445" w:rsidRDefault="008B5445" w:rsidP="00DD5942">
      <w:pPr>
        <w:pStyle w:val="SourceCode"/>
        <w:rPr>
          <w:rFonts w:asciiTheme="majorHAnsi" w:hAnsiTheme="majorHAnsi" w:cstheme="majorHAnsi"/>
        </w:rPr>
      </w:pPr>
    </w:p>
    <w:p w14:paraId="61715B4A" w14:textId="5FBC3969" w:rsidR="008B5445" w:rsidRPr="008B5445" w:rsidRDefault="008B5445" w:rsidP="008B5445">
      <w:pPr>
        <w:pStyle w:val="EndNoteBibliography"/>
      </w:pPr>
      <w:r>
        <w:rPr>
          <w:rFonts w:asciiTheme="majorHAnsi" w:hAnsiTheme="majorHAnsi" w:cstheme="majorHAnsi"/>
        </w:rPr>
        <w:fldChar w:fldCharType="begin"/>
      </w:r>
      <w:r>
        <w:rPr>
          <w:rFonts w:asciiTheme="majorHAnsi" w:hAnsiTheme="majorHAnsi" w:cstheme="majorHAnsi"/>
        </w:rPr>
        <w:instrText xml:space="preserve"> ADDIN EN.REFLIST </w:instrText>
      </w:r>
      <w:r>
        <w:rPr>
          <w:rFonts w:asciiTheme="majorHAnsi" w:hAnsiTheme="majorHAnsi" w:cstheme="majorHAnsi"/>
        </w:rPr>
        <w:fldChar w:fldCharType="separate"/>
      </w:r>
      <w:r w:rsidRPr="008B5445">
        <w:t xml:space="preserve">Alice, M. "How to perform a Logistic Regression in R."  </w:t>
      </w:r>
      <w:hyperlink r:id="rId59" w:history="1">
        <w:r w:rsidRPr="008B5445">
          <w:rPr>
            <w:rStyle w:val="Hyperlink"/>
          </w:rPr>
          <w:t>https://www.r-bloggers.com/2015/09/how-to-perform-a-logistic-regression-in-r/</w:t>
        </w:r>
      </w:hyperlink>
      <w:r w:rsidRPr="008B5445">
        <w:t xml:space="preserve"> September 13, 2015 </w:t>
      </w:r>
    </w:p>
    <w:p w14:paraId="193F7BA6" w14:textId="77777777" w:rsidR="008B5445" w:rsidRPr="008B5445" w:rsidRDefault="008B5445" w:rsidP="008B5445">
      <w:pPr>
        <w:pStyle w:val="EndNoteBibliography"/>
        <w:spacing w:after="0"/>
        <w:ind w:left="720" w:hanging="720"/>
      </w:pPr>
      <w:r w:rsidRPr="008B5445">
        <w:tab/>
      </w:r>
    </w:p>
    <w:p w14:paraId="0060EECF" w14:textId="77777777" w:rsidR="008B5445" w:rsidRPr="008B5445" w:rsidRDefault="008B5445" w:rsidP="008B5445">
      <w:pPr>
        <w:pStyle w:val="EndNoteBibliography"/>
      </w:pPr>
      <w:r w:rsidRPr="008B5445">
        <w:t>atmathew ( August 17, 2015). "Evaluating Logistic Regression Models."</w:t>
      </w:r>
    </w:p>
    <w:p w14:paraId="63606915" w14:textId="77777777" w:rsidR="008B5445" w:rsidRPr="008B5445" w:rsidRDefault="008B5445" w:rsidP="008B5445">
      <w:pPr>
        <w:pStyle w:val="EndNoteBibliography"/>
        <w:spacing w:after="0"/>
        <w:ind w:left="720" w:hanging="720"/>
      </w:pPr>
      <w:r w:rsidRPr="008B5445">
        <w:tab/>
      </w:r>
    </w:p>
    <w:p w14:paraId="5D8C63E8" w14:textId="77777777" w:rsidR="008B5445" w:rsidRPr="008B5445" w:rsidRDefault="008B5445" w:rsidP="008B5445">
      <w:pPr>
        <w:pStyle w:val="EndNoteBibliography"/>
      </w:pPr>
      <w:r w:rsidRPr="008B5445">
        <w:t>Kida, Y. (Sep 23, 2019</w:t>
      </w:r>
    </w:p>
    <w:p w14:paraId="1F295581" w14:textId="4776B610" w:rsidR="008B5445" w:rsidRPr="008B5445" w:rsidRDefault="008B5445" w:rsidP="008B5445">
      <w:pPr>
        <w:pStyle w:val="EndNoteBibliography"/>
        <w:ind w:left="720" w:hanging="720"/>
      </w:pPr>
      <w:r w:rsidRPr="008B5445">
        <w:t xml:space="preserve">). "Generalized linear models." from </w:t>
      </w:r>
      <w:hyperlink r:id="rId60" w:history="1">
        <w:r w:rsidRPr="008B5445">
          <w:rPr>
            <w:rStyle w:val="Hyperlink"/>
          </w:rPr>
          <w:t>https://towardsdatascience.com/generalized-linear-models-9cbf848bb8ab</w:t>
        </w:r>
      </w:hyperlink>
      <w:r w:rsidRPr="008B5445">
        <w:t>.</w:t>
      </w:r>
    </w:p>
    <w:p w14:paraId="2248E4EB" w14:textId="77777777" w:rsidR="008B5445" w:rsidRPr="008B5445" w:rsidRDefault="008B5445" w:rsidP="008B5445">
      <w:pPr>
        <w:pStyle w:val="EndNoteBibliography"/>
        <w:spacing w:after="0"/>
        <w:ind w:left="720" w:hanging="720"/>
      </w:pPr>
      <w:r w:rsidRPr="008B5445">
        <w:tab/>
      </w:r>
    </w:p>
    <w:p w14:paraId="73CB8F5E" w14:textId="77777777" w:rsidR="008B5445" w:rsidRPr="008B5445" w:rsidRDefault="008B5445" w:rsidP="008B5445">
      <w:pPr>
        <w:pStyle w:val="EndNoteBibliography"/>
      </w:pPr>
      <w:r w:rsidRPr="008B5445">
        <w:t>Narkhede, S. (May 9, 2018</w:t>
      </w:r>
    </w:p>
    <w:p w14:paraId="5AB8D4C1" w14:textId="0BE43988" w:rsidR="008B5445" w:rsidRPr="008B5445" w:rsidRDefault="008B5445" w:rsidP="008B5445">
      <w:pPr>
        <w:pStyle w:val="EndNoteBibliography"/>
        <w:ind w:left="720" w:hanging="720"/>
      </w:pPr>
      <w:r w:rsidRPr="008B5445">
        <w:t xml:space="preserve">). "Understanding Confusion Matrix." from </w:t>
      </w:r>
      <w:hyperlink r:id="rId61" w:history="1">
        <w:r w:rsidRPr="008B5445">
          <w:rPr>
            <w:rStyle w:val="Hyperlink"/>
          </w:rPr>
          <w:t>https://towardsdatascience.com/understanding-confusion-matrix-a9ad42dcfd62</w:t>
        </w:r>
      </w:hyperlink>
      <w:r w:rsidRPr="008B5445">
        <w:t>.</w:t>
      </w:r>
    </w:p>
    <w:p w14:paraId="08020A08" w14:textId="77777777" w:rsidR="008B5445" w:rsidRPr="008B5445" w:rsidRDefault="008B5445" w:rsidP="008B5445">
      <w:pPr>
        <w:pStyle w:val="EndNoteBibliography"/>
        <w:ind w:left="720" w:hanging="720"/>
      </w:pPr>
      <w:r w:rsidRPr="008B5445">
        <w:tab/>
      </w:r>
    </w:p>
    <w:p w14:paraId="0DAF442E" w14:textId="6E298035" w:rsidR="008B5445" w:rsidRDefault="008B5445" w:rsidP="00DD5942">
      <w:pPr>
        <w:pStyle w:val="SourceCode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fldChar w:fldCharType="end"/>
      </w:r>
    </w:p>
    <w:p w14:paraId="4928507D" w14:textId="77777777" w:rsidR="008B5445" w:rsidRDefault="008B5445">
      <w:pPr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br w:type="page"/>
      </w:r>
    </w:p>
    <w:p w14:paraId="554FB6ED" w14:textId="1BA8FA27" w:rsidR="00D07013" w:rsidRDefault="00F1371B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A337DE">
        <w:rPr>
          <w:rFonts w:asciiTheme="majorHAnsi" w:hAnsiTheme="majorHAnsi" w:cstheme="majorHAnsi"/>
          <w:b/>
          <w:bCs/>
          <w:color w:val="1F497D" w:themeColor="text2"/>
          <w:u w:val="single"/>
        </w:rPr>
        <w:lastRenderedPageBreak/>
        <w:t>APPENDIX</w:t>
      </w:r>
      <w:r w:rsidRPr="00F1371B">
        <w:rPr>
          <w:rFonts w:asciiTheme="majorHAnsi" w:hAnsiTheme="majorHAnsi" w:cstheme="majorHAnsi"/>
          <w:b/>
          <w:bCs/>
        </w:rPr>
        <w:t>: -</w:t>
      </w:r>
    </w:p>
    <w:p w14:paraId="3320ADD1" w14:textId="75928D19" w:rsidR="00F1371B" w:rsidRDefault="004A2638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4A2638">
        <w:rPr>
          <w:rFonts w:asciiTheme="majorHAnsi" w:hAnsiTheme="majorHAnsi" w:cstheme="majorHAnsi"/>
          <w:b/>
          <w:bCs/>
        </w:rPr>
        <w:drawing>
          <wp:inline distT="0" distB="0" distL="0" distR="0" wp14:anchorId="123BECC0" wp14:editId="0CF1045E">
            <wp:extent cx="5943600" cy="2641600"/>
            <wp:effectExtent l="0" t="0" r="0" b="0"/>
            <wp:docPr id="438805059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8805059" name="Picture 1" descr="Text&#10;&#10;Description automatically generated"/>
                    <pic:cNvPicPr/>
                  </pic:nvPicPr>
                  <pic:blipFill>
                    <a:blip r:embed="rId6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4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A0CC65" w14:textId="1BEFF9B4" w:rsidR="004A2638" w:rsidRDefault="006023D7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6023D7">
        <w:rPr>
          <w:rFonts w:asciiTheme="majorHAnsi" w:hAnsiTheme="majorHAnsi" w:cstheme="majorHAnsi"/>
          <w:b/>
          <w:bCs/>
        </w:rPr>
        <w:drawing>
          <wp:inline distT="0" distB="0" distL="0" distR="0" wp14:anchorId="604B2CBB" wp14:editId="34254385">
            <wp:extent cx="5943600" cy="4617720"/>
            <wp:effectExtent l="0" t="0" r="0" b="0"/>
            <wp:docPr id="744226462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4226462" name="Picture 1" descr="Text&#10;&#10;Description automatically generated"/>
                    <pic:cNvPicPr/>
                  </pic:nvPicPr>
                  <pic:blipFill>
                    <a:blip r:embed="rId6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6177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0AF736" w14:textId="4ED24790" w:rsidR="006023D7" w:rsidRDefault="00113EC2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113EC2">
        <w:rPr>
          <w:rFonts w:asciiTheme="majorHAnsi" w:hAnsiTheme="majorHAnsi" w:cstheme="majorHAnsi"/>
          <w:b/>
          <w:bCs/>
        </w:rPr>
        <w:lastRenderedPageBreak/>
        <w:drawing>
          <wp:inline distT="0" distB="0" distL="0" distR="0" wp14:anchorId="741039E6" wp14:editId="2204A7D7">
            <wp:extent cx="5943600" cy="3801110"/>
            <wp:effectExtent l="0" t="0" r="0" b="0"/>
            <wp:docPr id="1600272819" name="Picture 1" descr="Text, chat or text messag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00272819" name="Picture 1" descr="Text, chat or text message&#10;&#10;Description automatically generated"/>
                    <pic:cNvPicPr/>
                  </pic:nvPicPr>
                  <pic:blipFill>
                    <a:blip r:embed="rId6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801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7C6179" w14:textId="27F4D4C3" w:rsidR="00113EC2" w:rsidRDefault="006945B6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6945B6">
        <w:rPr>
          <w:rFonts w:asciiTheme="majorHAnsi" w:hAnsiTheme="majorHAnsi" w:cstheme="majorHAnsi"/>
          <w:b/>
          <w:bCs/>
        </w:rPr>
        <w:drawing>
          <wp:inline distT="0" distB="0" distL="0" distR="0" wp14:anchorId="769312EE" wp14:editId="1FED2311">
            <wp:extent cx="5943600" cy="2564765"/>
            <wp:effectExtent l="0" t="0" r="0" b="0"/>
            <wp:docPr id="900213696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0213696" name="Picture 1" descr="Text&#10;&#10;Description automatically generated"/>
                    <pic:cNvPicPr/>
                  </pic:nvPicPr>
                  <pic:blipFill>
                    <a:blip r:embed="rId6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5647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523C5" w14:textId="4660718C" w:rsidR="006945B6" w:rsidRDefault="006945B6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6945B6">
        <w:rPr>
          <w:rFonts w:asciiTheme="majorHAnsi" w:hAnsiTheme="majorHAnsi" w:cstheme="majorHAnsi"/>
          <w:b/>
          <w:bCs/>
        </w:rPr>
        <w:lastRenderedPageBreak/>
        <w:drawing>
          <wp:inline distT="0" distB="0" distL="0" distR="0" wp14:anchorId="7CF0E1D8" wp14:editId="5992E188">
            <wp:extent cx="5943600" cy="3422015"/>
            <wp:effectExtent l="0" t="0" r="0" b="0"/>
            <wp:docPr id="1118025778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8025778" name="Picture 1" descr="Text&#10;&#10;Description automatically generated"/>
                    <pic:cNvPicPr/>
                  </pic:nvPicPr>
                  <pic:blipFill>
                    <a:blip r:embed="rId6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4220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F847F0" w14:textId="2E7FB163" w:rsidR="006945B6" w:rsidRDefault="00E87977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E87977">
        <w:rPr>
          <w:rFonts w:asciiTheme="majorHAnsi" w:hAnsiTheme="majorHAnsi" w:cstheme="majorHAnsi"/>
          <w:b/>
          <w:bCs/>
        </w:rPr>
        <w:drawing>
          <wp:inline distT="0" distB="0" distL="0" distR="0" wp14:anchorId="73C4F635" wp14:editId="4BE06030">
            <wp:extent cx="5943600" cy="1873250"/>
            <wp:effectExtent l="0" t="0" r="0" b="0"/>
            <wp:docPr id="1370458534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0458534" name="Picture 1" descr="Text&#10;&#10;Description automatically generated"/>
                    <pic:cNvPicPr/>
                  </pic:nvPicPr>
                  <pic:blipFill>
                    <a:blip r:embed="rId6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873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9CB982" w14:textId="05AA2612" w:rsidR="00E87977" w:rsidRDefault="00EF2A43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EF2A43">
        <w:rPr>
          <w:rFonts w:asciiTheme="majorHAnsi" w:hAnsiTheme="majorHAnsi" w:cstheme="majorHAnsi"/>
          <w:b/>
          <w:bCs/>
        </w:rPr>
        <w:drawing>
          <wp:inline distT="0" distB="0" distL="0" distR="0" wp14:anchorId="6B832481" wp14:editId="175A4348">
            <wp:extent cx="5943600" cy="1156970"/>
            <wp:effectExtent l="0" t="0" r="0" b="0"/>
            <wp:docPr id="281641080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1641080" name="Picture 1" descr="Text&#10;&#10;Description automatically generated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569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7A1D8E" w14:textId="204BF998" w:rsidR="00EF2A43" w:rsidRDefault="00EF2A43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EF2A43">
        <w:rPr>
          <w:rFonts w:asciiTheme="majorHAnsi" w:hAnsiTheme="majorHAnsi" w:cstheme="majorHAnsi"/>
          <w:b/>
          <w:bCs/>
        </w:rPr>
        <w:drawing>
          <wp:inline distT="0" distB="0" distL="0" distR="0" wp14:anchorId="1DB30E91" wp14:editId="53E0AC23">
            <wp:extent cx="5943600" cy="774065"/>
            <wp:effectExtent l="0" t="0" r="0" b="0"/>
            <wp:docPr id="904400270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04400270" name="Picture 1" descr="Text&#10;&#10;Description automatically generated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740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70E8B2" w14:textId="2C2AEBE1" w:rsidR="00EF2A43" w:rsidRDefault="009E18FF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9E18FF">
        <w:rPr>
          <w:rFonts w:asciiTheme="majorHAnsi" w:hAnsiTheme="majorHAnsi" w:cstheme="majorHAnsi"/>
          <w:b/>
          <w:bCs/>
        </w:rPr>
        <w:lastRenderedPageBreak/>
        <w:drawing>
          <wp:inline distT="0" distB="0" distL="0" distR="0" wp14:anchorId="05A7E352" wp14:editId="77865B36">
            <wp:extent cx="5943600" cy="1132205"/>
            <wp:effectExtent l="0" t="0" r="0" b="0"/>
            <wp:docPr id="2051112192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112192" name="Picture 1" descr="Text&#10;&#10;Description automatically generated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3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CEB70" w14:textId="2B20334A" w:rsidR="009E18FF" w:rsidRDefault="00B600B4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B600B4">
        <w:rPr>
          <w:rFonts w:asciiTheme="majorHAnsi" w:hAnsiTheme="majorHAnsi" w:cstheme="majorHAnsi"/>
          <w:b/>
          <w:bCs/>
        </w:rPr>
        <w:drawing>
          <wp:inline distT="0" distB="0" distL="0" distR="0" wp14:anchorId="0D5C6991" wp14:editId="02926510">
            <wp:extent cx="5943600" cy="1344295"/>
            <wp:effectExtent l="0" t="0" r="0" b="0"/>
            <wp:docPr id="1483918353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3918353" name="Picture 1" descr="Text&#10;&#10;Description automatically generated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4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336EE2" w14:textId="6843E499" w:rsidR="00B600B4" w:rsidRDefault="00D615D3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D615D3">
        <w:rPr>
          <w:rFonts w:asciiTheme="majorHAnsi" w:hAnsiTheme="majorHAnsi" w:cstheme="majorHAnsi"/>
          <w:b/>
          <w:bCs/>
        </w:rPr>
        <w:drawing>
          <wp:inline distT="0" distB="0" distL="0" distR="0" wp14:anchorId="0FA5A457" wp14:editId="6054C2C7">
            <wp:extent cx="5943600" cy="2439035"/>
            <wp:effectExtent l="0" t="0" r="0" b="0"/>
            <wp:docPr id="804333474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4333474" name="Picture 1" descr="Text&#10;&#10;Description automatically generated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439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08482C" w14:textId="5A59626B" w:rsidR="00D615D3" w:rsidRPr="00F1371B" w:rsidRDefault="00D615D3" w:rsidP="00DD5942">
      <w:pPr>
        <w:pStyle w:val="SourceCode"/>
        <w:rPr>
          <w:rFonts w:asciiTheme="majorHAnsi" w:hAnsiTheme="majorHAnsi" w:cstheme="majorHAnsi"/>
          <w:b/>
          <w:bCs/>
        </w:rPr>
      </w:pPr>
      <w:r w:rsidRPr="00D615D3">
        <w:rPr>
          <w:rFonts w:asciiTheme="majorHAnsi" w:hAnsiTheme="majorHAnsi" w:cstheme="majorHAnsi"/>
          <w:b/>
          <w:bCs/>
        </w:rPr>
        <w:drawing>
          <wp:inline distT="0" distB="0" distL="0" distR="0" wp14:anchorId="322185DA" wp14:editId="313EFC4D">
            <wp:extent cx="5943600" cy="1333500"/>
            <wp:effectExtent l="0" t="0" r="0" b="0"/>
            <wp:docPr id="325043152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5043152" name="Picture 1" descr="Text&#10;&#10;Description automatically generated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333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7575B0" w14:textId="77777777" w:rsidR="00F1371B" w:rsidRDefault="00F1371B" w:rsidP="00DD5942">
      <w:pPr>
        <w:pStyle w:val="SourceCode"/>
        <w:rPr>
          <w:rFonts w:asciiTheme="majorHAnsi" w:hAnsiTheme="majorHAnsi" w:cstheme="majorHAnsi"/>
        </w:rPr>
      </w:pPr>
    </w:p>
    <w:sectPr w:rsidR="00F1371B">
      <w:pgSz w:w="12240" w:h="15840"/>
      <w:pgMar w:top="1440" w:right="1440" w:bottom="1440" w:left="1440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CC7D6B5" w14:textId="77777777" w:rsidR="00000000" w:rsidRDefault="00A337DE">
      <w:pPr>
        <w:spacing w:after="0"/>
      </w:pPr>
      <w:r>
        <w:separator/>
      </w:r>
    </w:p>
  </w:endnote>
  <w:endnote w:type="continuationSeparator" w:id="0">
    <w:p w14:paraId="4CC7D6B7" w14:textId="77777777" w:rsidR="00000000" w:rsidRDefault="00A337DE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C7D6B1" w14:textId="77777777" w:rsidR="001265AE" w:rsidRDefault="00A337DE">
      <w:r>
        <w:separator/>
      </w:r>
    </w:p>
  </w:footnote>
  <w:footnote w:type="continuationSeparator" w:id="0">
    <w:p w14:paraId="4CC7D6B2" w14:textId="77777777" w:rsidR="001265AE" w:rsidRDefault="00A337D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0A990"/>
    <w:multiLevelType w:val="multilevel"/>
    <w:tmpl w:val="52D8A71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18110C0C"/>
    <w:multiLevelType w:val="hybridMultilevel"/>
    <w:tmpl w:val="C33687D4"/>
    <w:lvl w:ilvl="0" w:tplc="DD12BCAC">
      <w:start w:val="1"/>
      <w:numFmt w:val="decimal"/>
      <w:lvlText w:val="%1."/>
      <w:lvlJc w:val="left"/>
      <w:pPr>
        <w:ind w:left="720" w:hanging="360"/>
      </w:pPr>
      <w:rPr>
        <w:rFonts w:ascii="Consolas" w:hAnsi="Consolas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4BD155F"/>
    <w:multiLevelType w:val="hybridMultilevel"/>
    <w:tmpl w:val="59347DE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01A000E"/>
    <w:multiLevelType w:val="hybridMultilevel"/>
    <w:tmpl w:val="CACC695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4776FFB"/>
    <w:multiLevelType w:val="hybridMultilevel"/>
    <w:tmpl w:val="46DCB4D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A783065"/>
    <w:multiLevelType w:val="hybridMultilevel"/>
    <w:tmpl w:val="BD12FA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4348838">
    <w:abstractNumId w:val="0"/>
  </w:num>
  <w:num w:numId="2" w16cid:durableId="466121326">
    <w:abstractNumId w:val="2"/>
  </w:num>
  <w:num w:numId="3" w16cid:durableId="1163007673">
    <w:abstractNumId w:val="3"/>
  </w:num>
  <w:num w:numId="4" w16cid:durableId="124859280">
    <w:abstractNumId w:val="5"/>
  </w:num>
  <w:num w:numId="5" w16cid:durableId="1153528093">
    <w:abstractNumId w:val="4"/>
  </w:num>
  <w:num w:numId="6" w16cid:durableId="156579563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embedSystemFonts/>
  <w:proofState w:spelling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fts022d4xrvakesd5xpvz96edp2ps9wfrte&quot;&gt;My EndNote Library&lt;record-ids&gt;&lt;item&gt;55&lt;/item&gt;&lt;item&gt;56&lt;/item&gt;&lt;item&gt;57&lt;/item&gt;&lt;item&gt;58&lt;/item&gt;&lt;/record-ids&gt;&lt;/item&gt;&lt;/Libraries&gt;"/>
  </w:docVars>
  <w:rsids>
    <w:rsidRoot w:val="001265AE"/>
    <w:rsid w:val="00001B68"/>
    <w:rsid w:val="00025BE4"/>
    <w:rsid w:val="00043607"/>
    <w:rsid w:val="00053254"/>
    <w:rsid w:val="00053A26"/>
    <w:rsid w:val="00060E1C"/>
    <w:rsid w:val="00090023"/>
    <w:rsid w:val="000A185F"/>
    <w:rsid w:val="000C03E5"/>
    <w:rsid w:val="000E418A"/>
    <w:rsid w:val="000F3119"/>
    <w:rsid w:val="0011133A"/>
    <w:rsid w:val="00113EC2"/>
    <w:rsid w:val="00115672"/>
    <w:rsid w:val="001265AE"/>
    <w:rsid w:val="00155D85"/>
    <w:rsid w:val="0017098D"/>
    <w:rsid w:val="00197A63"/>
    <w:rsid w:val="001A3DAB"/>
    <w:rsid w:val="001B4850"/>
    <w:rsid w:val="001B6B6B"/>
    <w:rsid w:val="001E6C1E"/>
    <w:rsid w:val="001F6F38"/>
    <w:rsid w:val="002618C6"/>
    <w:rsid w:val="002618F4"/>
    <w:rsid w:val="00264F25"/>
    <w:rsid w:val="002E48AE"/>
    <w:rsid w:val="002F21E2"/>
    <w:rsid w:val="00314630"/>
    <w:rsid w:val="0032301E"/>
    <w:rsid w:val="0032481E"/>
    <w:rsid w:val="00383416"/>
    <w:rsid w:val="003962C0"/>
    <w:rsid w:val="003B53FD"/>
    <w:rsid w:val="003B584A"/>
    <w:rsid w:val="003D2D2A"/>
    <w:rsid w:val="003F3670"/>
    <w:rsid w:val="003F6BDA"/>
    <w:rsid w:val="00400C28"/>
    <w:rsid w:val="0040427E"/>
    <w:rsid w:val="004164D8"/>
    <w:rsid w:val="004236B1"/>
    <w:rsid w:val="004432BA"/>
    <w:rsid w:val="00444ADE"/>
    <w:rsid w:val="0045248B"/>
    <w:rsid w:val="00456C02"/>
    <w:rsid w:val="0047227B"/>
    <w:rsid w:val="00487536"/>
    <w:rsid w:val="00494C76"/>
    <w:rsid w:val="004A2638"/>
    <w:rsid w:val="004C05C5"/>
    <w:rsid w:val="004C6E1D"/>
    <w:rsid w:val="004D2AB4"/>
    <w:rsid w:val="004F0254"/>
    <w:rsid w:val="004F532C"/>
    <w:rsid w:val="00517C5D"/>
    <w:rsid w:val="0054662D"/>
    <w:rsid w:val="00550975"/>
    <w:rsid w:val="005774C1"/>
    <w:rsid w:val="005F7057"/>
    <w:rsid w:val="006023D7"/>
    <w:rsid w:val="00623469"/>
    <w:rsid w:val="00654A09"/>
    <w:rsid w:val="00673672"/>
    <w:rsid w:val="00677571"/>
    <w:rsid w:val="006853C6"/>
    <w:rsid w:val="006945B6"/>
    <w:rsid w:val="006A218E"/>
    <w:rsid w:val="006B2BDA"/>
    <w:rsid w:val="006D3313"/>
    <w:rsid w:val="00700034"/>
    <w:rsid w:val="007076E3"/>
    <w:rsid w:val="00752DEA"/>
    <w:rsid w:val="00753B0A"/>
    <w:rsid w:val="007B1775"/>
    <w:rsid w:val="007C04DC"/>
    <w:rsid w:val="007C336B"/>
    <w:rsid w:val="007D3051"/>
    <w:rsid w:val="007D3F8A"/>
    <w:rsid w:val="007E50D3"/>
    <w:rsid w:val="007F5175"/>
    <w:rsid w:val="00816F42"/>
    <w:rsid w:val="00834810"/>
    <w:rsid w:val="00836853"/>
    <w:rsid w:val="0084094E"/>
    <w:rsid w:val="00844C03"/>
    <w:rsid w:val="008511C3"/>
    <w:rsid w:val="008660B2"/>
    <w:rsid w:val="0087379B"/>
    <w:rsid w:val="00882717"/>
    <w:rsid w:val="00886421"/>
    <w:rsid w:val="00891FAF"/>
    <w:rsid w:val="00895C79"/>
    <w:rsid w:val="008B5445"/>
    <w:rsid w:val="008C4FE1"/>
    <w:rsid w:val="008F5CF3"/>
    <w:rsid w:val="009170DE"/>
    <w:rsid w:val="00925DE7"/>
    <w:rsid w:val="009353AC"/>
    <w:rsid w:val="00950A0F"/>
    <w:rsid w:val="00970DF0"/>
    <w:rsid w:val="009A011E"/>
    <w:rsid w:val="009B6E7E"/>
    <w:rsid w:val="009D77CB"/>
    <w:rsid w:val="009E18FF"/>
    <w:rsid w:val="009F6294"/>
    <w:rsid w:val="00A071AC"/>
    <w:rsid w:val="00A07778"/>
    <w:rsid w:val="00A145E7"/>
    <w:rsid w:val="00A233DA"/>
    <w:rsid w:val="00A337DE"/>
    <w:rsid w:val="00A339E0"/>
    <w:rsid w:val="00A52489"/>
    <w:rsid w:val="00A53E60"/>
    <w:rsid w:val="00A82937"/>
    <w:rsid w:val="00A97EF8"/>
    <w:rsid w:val="00AA3D9F"/>
    <w:rsid w:val="00AA54E1"/>
    <w:rsid w:val="00AB3983"/>
    <w:rsid w:val="00AC0D14"/>
    <w:rsid w:val="00AD7547"/>
    <w:rsid w:val="00AF0A7A"/>
    <w:rsid w:val="00B600B4"/>
    <w:rsid w:val="00B77A63"/>
    <w:rsid w:val="00B77AED"/>
    <w:rsid w:val="00B9110A"/>
    <w:rsid w:val="00BA4420"/>
    <w:rsid w:val="00BA5D4F"/>
    <w:rsid w:val="00BA6C14"/>
    <w:rsid w:val="00BC1718"/>
    <w:rsid w:val="00BC2F5E"/>
    <w:rsid w:val="00BC405B"/>
    <w:rsid w:val="00BE4E5D"/>
    <w:rsid w:val="00C607B8"/>
    <w:rsid w:val="00C63AB4"/>
    <w:rsid w:val="00C82026"/>
    <w:rsid w:val="00C83589"/>
    <w:rsid w:val="00C91DE4"/>
    <w:rsid w:val="00CA4FED"/>
    <w:rsid w:val="00CC1F65"/>
    <w:rsid w:val="00CC64A0"/>
    <w:rsid w:val="00CC69FE"/>
    <w:rsid w:val="00CE1DDB"/>
    <w:rsid w:val="00D07013"/>
    <w:rsid w:val="00D21CCC"/>
    <w:rsid w:val="00D41D2F"/>
    <w:rsid w:val="00D615D3"/>
    <w:rsid w:val="00D617A5"/>
    <w:rsid w:val="00D657BC"/>
    <w:rsid w:val="00D668C5"/>
    <w:rsid w:val="00D87035"/>
    <w:rsid w:val="00DC3A25"/>
    <w:rsid w:val="00DD5942"/>
    <w:rsid w:val="00DD6843"/>
    <w:rsid w:val="00DE3F67"/>
    <w:rsid w:val="00DE6BB1"/>
    <w:rsid w:val="00DE7112"/>
    <w:rsid w:val="00E02EA7"/>
    <w:rsid w:val="00E044FB"/>
    <w:rsid w:val="00E20790"/>
    <w:rsid w:val="00E41C23"/>
    <w:rsid w:val="00E56957"/>
    <w:rsid w:val="00E606D7"/>
    <w:rsid w:val="00E860E6"/>
    <w:rsid w:val="00E87977"/>
    <w:rsid w:val="00E87B15"/>
    <w:rsid w:val="00EB3F7C"/>
    <w:rsid w:val="00EF2A43"/>
    <w:rsid w:val="00F117B3"/>
    <w:rsid w:val="00F1371B"/>
    <w:rsid w:val="00F538C8"/>
    <w:rsid w:val="00F546F6"/>
    <w:rsid w:val="00F80E69"/>
    <w:rsid w:val="00FB4955"/>
    <w:rsid w:val="00FF45B6"/>
  </w:rsids>
  <m:mathPr>
    <m:mathFont m:val="Cambria Math"/>
    <m:brkBin m:val="before"/>
    <m:brkBinSub m:val="--"/>
    <m:smallFrac m:val="0"/>
    <m:dispDef/>
    <m:lMargin m:val="0"/>
    <m:rMargin m:val="0"/>
    <m:defJc m:val="centerGroup"/>
    <m:wrapRight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C7D616"/>
  <w15:docId w15:val="{9312F663-0A7D-49DA-B558-284B936052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sz w:val="20"/>
      <w:szCs w:val="20"/>
    </w:rPr>
  </w:style>
  <w:style w:type="paragraph" w:styleId="Bibliography">
    <w:name w:val="Bibliography"/>
    <w:basedOn w:val="Normal"/>
    <w:qFormat/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pPr>
      <w:keepNext/>
      <w:keepLines/>
      <w:spacing w:after="0"/>
    </w:pPr>
    <w:rPr>
      <w:b/>
    </w:rPr>
  </w:style>
  <w:style w:type="paragraph" w:customStyle="1" w:styleId="Definition">
    <w:name w:val="Definition"/>
    <w:basedOn w:val="Normal"/>
  </w:style>
  <w:style w:type="paragraph" w:styleId="Caption">
    <w:name w:val="caption"/>
    <w:basedOn w:val="Normal"/>
    <w:link w:val="CaptionChar"/>
    <w:pPr>
      <w:spacing w:after="120"/>
    </w:pPr>
    <w:rPr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customStyle="1" w:styleId="SectionNumber">
    <w:name w:val="Section Number"/>
    <w:basedOn w:val="CaptionChar"/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shd w:val="clear" w:color="auto" w:fill="F8F8F8"/>
      <w:wordWrap w:val="0"/>
    </w:pPr>
  </w:style>
  <w:style w:type="character" w:customStyle="1" w:styleId="KeywordTok">
    <w:name w:val="Keyword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DataTypeTok">
    <w:name w:val="DataTypeTok"/>
    <w:basedOn w:val="VerbatimChar"/>
    <w:rPr>
      <w:rFonts w:ascii="Consolas" w:hAnsi="Consolas"/>
      <w:color w:val="204A87"/>
      <w:sz w:val="22"/>
      <w:shd w:val="clear" w:color="auto" w:fill="F8F8F8"/>
    </w:rPr>
  </w:style>
  <w:style w:type="character" w:customStyle="1" w:styleId="DecValTok">
    <w:name w:val="DecVal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BaseNTok">
    <w:name w:val="BaseN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FloatTok">
    <w:name w:val="FloatTok"/>
    <w:basedOn w:val="VerbatimChar"/>
    <w:rPr>
      <w:rFonts w:ascii="Consolas" w:hAnsi="Consolas"/>
      <w:color w:val="0000CF"/>
      <w:sz w:val="22"/>
      <w:shd w:val="clear" w:color="auto" w:fill="F8F8F8"/>
    </w:rPr>
  </w:style>
  <w:style w:type="character" w:customStyle="1" w:styleId="ConstantTok">
    <w:name w:val="Constant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harTok">
    <w:name w:val="Char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CharTok">
    <w:name w:val="SpecialChar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StringTok">
    <w:name w:val="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VerbatimStringTok">
    <w:name w:val="Verbatim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SpecialStringTok">
    <w:name w:val="SpecialStringTok"/>
    <w:basedOn w:val="VerbatimChar"/>
    <w:rPr>
      <w:rFonts w:ascii="Consolas" w:hAnsi="Consolas"/>
      <w:color w:val="4E9A06"/>
      <w:sz w:val="22"/>
      <w:shd w:val="clear" w:color="auto" w:fill="F8F8F8"/>
    </w:rPr>
  </w:style>
  <w:style w:type="character" w:customStyle="1" w:styleId="ImportTok">
    <w:name w:val="Import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CommentTok">
    <w:name w:val="Comment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DocumentationTok">
    <w:name w:val="Documen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OtherTok">
    <w:name w:val="OtherTok"/>
    <w:basedOn w:val="VerbatimChar"/>
    <w:rPr>
      <w:rFonts w:ascii="Consolas" w:hAnsi="Consolas"/>
      <w:color w:val="8F5902"/>
      <w:sz w:val="22"/>
      <w:shd w:val="clear" w:color="auto" w:fill="F8F8F8"/>
    </w:rPr>
  </w:style>
  <w:style w:type="character" w:customStyle="1" w:styleId="FunctionTok">
    <w:name w:val="Function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VariableTok">
    <w:name w:val="VariableTok"/>
    <w:basedOn w:val="VerbatimChar"/>
    <w:rPr>
      <w:rFonts w:ascii="Consolas" w:hAnsi="Consolas"/>
      <w:color w:val="000000"/>
      <w:sz w:val="22"/>
      <w:shd w:val="clear" w:color="auto" w:fill="F8F8F8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204A87"/>
      <w:sz w:val="22"/>
      <w:shd w:val="clear" w:color="auto" w:fill="F8F8F8"/>
    </w:rPr>
  </w:style>
  <w:style w:type="character" w:customStyle="1" w:styleId="OperatorTok">
    <w:name w:val="OperatorTok"/>
    <w:basedOn w:val="VerbatimChar"/>
    <w:rPr>
      <w:rFonts w:ascii="Consolas" w:hAnsi="Consolas"/>
      <w:b/>
      <w:color w:val="CE5C00"/>
      <w:sz w:val="22"/>
      <w:shd w:val="clear" w:color="auto" w:fill="F8F8F8"/>
    </w:rPr>
  </w:style>
  <w:style w:type="character" w:customStyle="1" w:styleId="BuiltInTok">
    <w:name w:val="BuiltI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ExtensionTok">
    <w:name w:val="Extension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PreprocessorTok">
    <w:name w:val="PreprocessorTok"/>
    <w:basedOn w:val="VerbatimChar"/>
    <w:rPr>
      <w:rFonts w:ascii="Consolas" w:hAnsi="Consolas"/>
      <w:i/>
      <w:color w:val="8F5902"/>
      <w:sz w:val="22"/>
      <w:shd w:val="clear" w:color="auto" w:fill="F8F8F8"/>
    </w:rPr>
  </w:style>
  <w:style w:type="character" w:customStyle="1" w:styleId="AttributeTok">
    <w:name w:val="AttributeTok"/>
    <w:basedOn w:val="VerbatimChar"/>
    <w:rPr>
      <w:rFonts w:ascii="Consolas" w:hAnsi="Consolas"/>
      <w:color w:val="C4A000"/>
      <w:sz w:val="22"/>
      <w:shd w:val="clear" w:color="auto" w:fill="F8F8F8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  <w:shd w:val="clear" w:color="auto" w:fill="F8F8F8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8F5902"/>
      <w:sz w:val="22"/>
      <w:shd w:val="clear" w:color="auto" w:fill="F8F8F8"/>
    </w:rPr>
  </w:style>
  <w:style w:type="character" w:customStyle="1" w:styleId="AlertTok">
    <w:name w:val="AlertTok"/>
    <w:basedOn w:val="VerbatimChar"/>
    <w:rPr>
      <w:rFonts w:ascii="Consolas" w:hAnsi="Consolas"/>
      <w:color w:val="EF2929"/>
      <w:sz w:val="22"/>
      <w:shd w:val="clear" w:color="auto" w:fill="F8F8F8"/>
    </w:rPr>
  </w:style>
  <w:style w:type="character" w:customStyle="1" w:styleId="ErrorTok">
    <w:name w:val="ErrorTok"/>
    <w:basedOn w:val="VerbatimChar"/>
    <w:rPr>
      <w:rFonts w:ascii="Consolas" w:hAnsi="Consolas"/>
      <w:b/>
      <w:color w:val="A40000"/>
      <w:sz w:val="22"/>
      <w:shd w:val="clear" w:color="auto" w:fill="F8F8F8"/>
    </w:rPr>
  </w:style>
  <w:style w:type="character" w:customStyle="1" w:styleId="NormalTok">
    <w:name w:val="NormalTok"/>
    <w:basedOn w:val="VerbatimChar"/>
    <w:rPr>
      <w:rFonts w:ascii="Consolas" w:hAnsi="Consolas"/>
      <w:sz w:val="22"/>
      <w:shd w:val="clear" w:color="auto" w:fill="F8F8F8"/>
    </w:rPr>
  </w:style>
  <w:style w:type="paragraph" w:customStyle="1" w:styleId="EndNoteBibliographyTitle">
    <w:name w:val="EndNote Bibliography Title"/>
    <w:basedOn w:val="Normal"/>
    <w:link w:val="EndNoteBibliographyTitleChar"/>
    <w:rsid w:val="008B5445"/>
    <w:pPr>
      <w:spacing w:after="0"/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VerbatimChar"/>
    <w:link w:val="EndNoteBibliographyTitle"/>
    <w:rsid w:val="008B5445"/>
    <w:rPr>
      <w:rFonts w:ascii="Cambria" w:hAnsi="Cambria"/>
      <w:noProof/>
      <w:sz w:val="22"/>
    </w:rPr>
  </w:style>
  <w:style w:type="paragraph" w:customStyle="1" w:styleId="EndNoteBibliography">
    <w:name w:val="EndNote Bibliography"/>
    <w:basedOn w:val="Normal"/>
    <w:link w:val="EndNoteBibliographyChar"/>
    <w:rsid w:val="008B5445"/>
    <w:rPr>
      <w:rFonts w:ascii="Cambria" w:hAnsi="Cambria"/>
      <w:noProof/>
    </w:rPr>
  </w:style>
  <w:style w:type="character" w:customStyle="1" w:styleId="EndNoteBibliographyChar">
    <w:name w:val="EndNote Bibliography Char"/>
    <w:basedOn w:val="VerbatimChar"/>
    <w:link w:val="EndNoteBibliography"/>
    <w:rsid w:val="008B5445"/>
    <w:rPr>
      <w:rFonts w:ascii="Cambria" w:hAnsi="Cambria"/>
      <w:noProof/>
      <w:sz w:val="22"/>
    </w:rPr>
  </w:style>
  <w:style w:type="character" w:styleId="UnresolvedMention">
    <w:name w:val="Unresolved Mention"/>
    <w:basedOn w:val="DefaultParagraphFont"/>
    <w:uiPriority w:val="99"/>
    <w:semiHidden/>
    <w:unhideWhenUsed/>
    <w:rsid w:val="008B5445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20.png"/><Relationship Id="rId21" Type="http://schemas.openxmlformats.org/officeDocument/2006/relationships/image" Target="media/image15.png"/><Relationship Id="rId42" Type="http://schemas.openxmlformats.org/officeDocument/2006/relationships/image" Target="media/image36.png"/><Relationship Id="rId47" Type="http://schemas.openxmlformats.org/officeDocument/2006/relationships/image" Target="media/image41.png"/><Relationship Id="rId63" Type="http://schemas.openxmlformats.org/officeDocument/2006/relationships/image" Target="media/image54.png"/><Relationship Id="rId68" Type="http://schemas.openxmlformats.org/officeDocument/2006/relationships/image" Target="media/image59.png"/><Relationship Id="rId2" Type="http://schemas.openxmlformats.org/officeDocument/2006/relationships/styles" Target="styles.xml"/><Relationship Id="rId16" Type="http://schemas.openxmlformats.org/officeDocument/2006/relationships/image" Target="media/image10.png"/><Relationship Id="rId29" Type="http://schemas.openxmlformats.org/officeDocument/2006/relationships/image" Target="media/image23.png"/><Relationship Id="rId11" Type="http://schemas.openxmlformats.org/officeDocument/2006/relationships/image" Target="media/image5.png"/><Relationship Id="rId24" Type="http://schemas.openxmlformats.org/officeDocument/2006/relationships/image" Target="media/image18.png"/><Relationship Id="rId32" Type="http://schemas.openxmlformats.org/officeDocument/2006/relationships/image" Target="media/image26.png"/><Relationship Id="rId37" Type="http://schemas.openxmlformats.org/officeDocument/2006/relationships/image" Target="media/image31.png"/><Relationship Id="rId40" Type="http://schemas.openxmlformats.org/officeDocument/2006/relationships/image" Target="media/image34.png"/><Relationship Id="rId45" Type="http://schemas.openxmlformats.org/officeDocument/2006/relationships/image" Target="media/image39.png"/><Relationship Id="rId53" Type="http://schemas.openxmlformats.org/officeDocument/2006/relationships/image" Target="media/image47.png"/><Relationship Id="rId58" Type="http://schemas.openxmlformats.org/officeDocument/2006/relationships/image" Target="media/image52.png"/><Relationship Id="rId66" Type="http://schemas.openxmlformats.org/officeDocument/2006/relationships/image" Target="media/image57.png"/><Relationship Id="rId74" Type="http://schemas.openxmlformats.org/officeDocument/2006/relationships/fontTable" Target="fontTable.xml"/><Relationship Id="rId5" Type="http://schemas.openxmlformats.org/officeDocument/2006/relationships/footnotes" Target="footnotes.xml"/><Relationship Id="rId61" Type="http://schemas.openxmlformats.org/officeDocument/2006/relationships/hyperlink" Target="https://towardsdatascience.com/understanding-confusion-matrix-a9ad42dcfd62" TargetMode="External"/><Relationship Id="rId19" Type="http://schemas.openxmlformats.org/officeDocument/2006/relationships/image" Target="media/image13.png"/><Relationship Id="rId14" Type="http://schemas.openxmlformats.org/officeDocument/2006/relationships/image" Target="media/image8.png"/><Relationship Id="rId22" Type="http://schemas.openxmlformats.org/officeDocument/2006/relationships/image" Target="media/image16.png"/><Relationship Id="rId27" Type="http://schemas.openxmlformats.org/officeDocument/2006/relationships/image" Target="media/image21.png"/><Relationship Id="rId30" Type="http://schemas.openxmlformats.org/officeDocument/2006/relationships/image" Target="media/image24.png"/><Relationship Id="rId35" Type="http://schemas.openxmlformats.org/officeDocument/2006/relationships/image" Target="media/image29.png"/><Relationship Id="rId43" Type="http://schemas.openxmlformats.org/officeDocument/2006/relationships/image" Target="media/image37.png"/><Relationship Id="rId48" Type="http://schemas.openxmlformats.org/officeDocument/2006/relationships/image" Target="media/image42.png"/><Relationship Id="rId56" Type="http://schemas.openxmlformats.org/officeDocument/2006/relationships/image" Target="media/image50.png"/><Relationship Id="rId64" Type="http://schemas.openxmlformats.org/officeDocument/2006/relationships/image" Target="media/image55.png"/><Relationship Id="rId69" Type="http://schemas.openxmlformats.org/officeDocument/2006/relationships/image" Target="media/image60.png"/><Relationship Id="rId8" Type="http://schemas.openxmlformats.org/officeDocument/2006/relationships/image" Target="media/image2.png"/><Relationship Id="rId51" Type="http://schemas.openxmlformats.org/officeDocument/2006/relationships/image" Target="media/image45.png"/><Relationship Id="rId72" Type="http://schemas.openxmlformats.org/officeDocument/2006/relationships/image" Target="media/image63.png"/><Relationship Id="rId3" Type="http://schemas.openxmlformats.org/officeDocument/2006/relationships/settings" Target="settings.xml"/><Relationship Id="rId12" Type="http://schemas.openxmlformats.org/officeDocument/2006/relationships/image" Target="media/image6.png"/><Relationship Id="rId17" Type="http://schemas.openxmlformats.org/officeDocument/2006/relationships/image" Target="media/image11.png"/><Relationship Id="rId25" Type="http://schemas.openxmlformats.org/officeDocument/2006/relationships/image" Target="media/image19.png"/><Relationship Id="rId33" Type="http://schemas.openxmlformats.org/officeDocument/2006/relationships/image" Target="media/image27.png"/><Relationship Id="rId38" Type="http://schemas.openxmlformats.org/officeDocument/2006/relationships/image" Target="media/image32.png"/><Relationship Id="rId46" Type="http://schemas.openxmlformats.org/officeDocument/2006/relationships/image" Target="media/image40.png"/><Relationship Id="rId59" Type="http://schemas.openxmlformats.org/officeDocument/2006/relationships/hyperlink" Target="https://www.r-bloggers.com/2015/09/how-to-perform-a-logistic-regression-in-r/" TargetMode="External"/><Relationship Id="rId67" Type="http://schemas.openxmlformats.org/officeDocument/2006/relationships/image" Target="media/image58.png"/><Relationship Id="rId20" Type="http://schemas.openxmlformats.org/officeDocument/2006/relationships/image" Target="media/image14.png"/><Relationship Id="rId41" Type="http://schemas.openxmlformats.org/officeDocument/2006/relationships/image" Target="media/image35.png"/><Relationship Id="rId54" Type="http://schemas.openxmlformats.org/officeDocument/2006/relationships/image" Target="media/image48.png"/><Relationship Id="rId62" Type="http://schemas.openxmlformats.org/officeDocument/2006/relationships/image" Target="media/image53.png"/><Relationship Id="rId70" Type="http://schemas.openxmlformats.org/officeDocument/2006/relationships/image" Target="media/image61.png"/><Relationship Id="rId75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5" Type="http://schemas.openxmlformats.org/officeDocument/2006/relationships/image" Target="media/image9.png"/><Relationship Id="rId23" Type="http://schemas.openxmlformats.org/officeDocument/2006/relationships/image" Target="media/image17.png"/><Relationship Id="rId28" Type="http://schemas.openxmlformats.org/officeDocument/2006/relationships/image" Target="media/image22.png"/><Relationship Id="rId36" Type="http://schemas.openxmlformats.org/officeDocument/2006/relationships/image" Target="media/image30.png"/><Relationship Id="rId49" Type="http://schemas.openxmlformats.org/officeDocument/2006/relationships/image" Target="media/image43.png"/><Relationship Id="rId57" Type="http://schemas.openxmlformats.org/officeDocument/2006/relationships/image" Target="media/image51.png"/><Relationship Id="rId10" Type="http://schemas.openxmlformats.org/officeDocument/2006/relationships/image" Target="media/image4.png"/><Relationship Id="rId31" Type="http://schemas.openxmlformats.org/officeDocument/2006/relationships/image" Target="media/image25.png"/><Relationship Id="rId44" Type="http://schemas.openxmlformats.org/officeDocument/2006/relationships/image" Target="media/image38.png"/><Relationship Id="rId52" Type="http://schemas.openxmlformats.org/officeDocument/2006/relationships/image" Target="media/image46.png"/><Relationship Id="rId60" Type="http://schemas.openxmlformats.org/officeDocument/2006/relationships/hyperlink" Target="https://towardsdatascience.com/generalized-linear-models-9cbf848bb8ab" TargetMode="External"/><Relationship Id="rId65" Type="http://schemas.openxmlformats.org/officeDocument/2006/relationships/image" Target="media/image56.png"/><Relationship Id="rId73" Type="http://schemas.openxmlformats.org/officeDocument/2006/relationships/image" Target="media/image64.png"/><Relationship Id="rId4" Type="http://schemas.openxmlformats.org/officeDocument/2006/relationships/webSettings" Target="webSettings.xml"/><Relationship Id="rId9" Type="http://schemas.openxmlformats.org/officeDocument/2006/relationships/image" Target="media/image3.png"/><Relationship Id="rId13" Type="http://schemas.openxmlformats.org/officeDocument/2006/relationships/image" Target="media/image7.png"/><Relationship Id="rId18" Type="http://schemas.openxmlformats.org/officeDocument/2006/relationships/image" Target="media/image12.png"/><Relationship Id="rId39" Type="http://schemas.openxmlformats.org/officeDocument/2006/relationships/image" Target="media/image33.png"/><Relationship Id="rId34" Type="http://schemas.openxmlformats.org/officeDocument/2006/relationships/image" Target="media/image28.png"/><Relationship Id="rId50" Type="http://schemas.openxmlformats.org/officeDocument/2006/relationships/image" Target="media/image44.png"/><Relationship Id="rId55" Type="http://schemas.openxmlformats.org/officeDocument/2006/relationships/image" Target="media/image49.png"/><Relationship Id="rId7" Type="http://schemas.openxmlformats.org/officeDocument/2006/relationships/image" Target="media/image1.png"/><Relationship Id="rId71" Type="http://schemas.openxmlformats.org/officeDocument/2006/relationships/image" Target="media/image6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7</TotalTime>
  <Pages>20</Pages>
  <Words>1211</Words>
  <Characters>6907</Characters>
  <Application>Microsoft Office Word</Application>
  <DocSecurity>0</DocSecurity>
  <Lines>57</Lines>
  <Paragraphs>16</Paragraphs>
  <ScaleCrop>false</ScaleCrop>
  <Company/>
  <LinksUpToDate>false</LinksUpToDate>
  <CharactersWithSpaces>81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na_module3_05032023</dc:title>
  <dc:creator/>
  <cp:keywords/>
  <cp:lastModifiedBy>Sana Yasin</cp:lastModifiedBy>
  <cp:revision>175</cp:revision>
  <dcterms:created xsi:type="dcterms:W3CDTF">2023-05-04T00:24:00Z</dcterms:created>
  <dcterms:modified xsi:type="dcterms:W3CDTF">2023-05-04T03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date">
    <vt:lpwstr>2023-05-03</vt:lpwstr>
  </property>
  <property fmtid="{D5CDD505-2E9C-101B-9397-08002B2CF9AE}" pid="3" name="output">
    <vt:lpwstr/>
  </property>
</Properties>
</file>